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0"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62DA8616"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been </w:t>
      </w:r>
      <w:r w:rsidRPr="00261703">
        <w:t xml:space="preserve">extended to include </w:t>
      </w:r>
      <w:r w:rsidR="007A33C9">
        <w:t>extended warm events</w:t>
      </w:r>
      <w:r w:rsidRPr="00261703">
        <w:t xml:space="preserv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2BBB15B6"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1"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and more recently the ‘Blob’ in the north</w:t>
      </w:r>
      <w:r w:rsidR="007A33C9">
        <w:t>-</w:t>
      </w:r>
      <w:r w:rsidRPr="00261703">
        <w:t xml:space="preserve">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2"/>
      <w:r w:rsidR="007A33C9" w:rsidRPr="00261703">
        <w:t xml:space="preserve">the 2003 Mediterranean MHW affected up to 80% of the gorgonian fan colonies in some areas </w:t>
      </w:r>
      <w:r w:rsidR="007A33C9">
        <w:fldChar w:fldCharType="begin" w:fldLock="1"/>
      </w:r>
      <w:r w:rsidR="007A33C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7A33C9">
        <w:fldChar w:fldCharType="separate"/>
      </w:r>
      <w:r w:rsidR="007A33C9" w:rsidRPr="004F57BD">
        <w:rPr>
          <w:noProof/>
        </w:rPr>
        <w:t>(</w:t>
      </w:r>
      <w:r w:rsidR="007A33C9" w:rsidRPr="004F57BD">
        <w:rPr>
          <w:i/>
          <w:noProof/>
        </w:rPr>
        <w:t>14</w:t>
      </w:r>
      <w:r w:rsidR="007A33C9" w:rsidRPr="004F57BD">
        <w:rPr>
          <w:noProof/>
        </w:rPr>
        <w:t>)</w:t>
      </w:r>
      <w:r w:rsidR="007A33C9">
        <w:fldChar w:fldCharType="end"/>
      </w:r>
      <w:r w:rsidR="007A33C9">
        <w:t>,</w:t>
      </w:r>
      <w:r w:rsidR="007A33C9" w:rsidRPr="00261703">
        <w:t xml:space="preserve"> </w:t>
      </w:r>
      <w:commentRangeEnd w:id="2"/>
      <w:r w:rsidR="007A33C9">
        <w:rPr>
          <w:rStyle w:val="CommentReference"/>
          <w:rFonts w:eastAsia="Times New Roman"/>
        </w:rPr>
        <w:commentReference w:id="2"/>
      </w:r>
      <w:r w:rsidRPr="00261703">
        <w:t xml:space="preserve">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r w:rsidR="007A33C9" w:rsidRPr="00261703">
        <w:t>and did not assess whether MHWs were increasing</w:t>
      </w:r>
      <w:r w:rsidR="007A33C9">
        <w:t xml:space="preserve"> in </w:t>
      </w:r>
      <w:commentRangeStart w:id="3"/>
      <w:r w:rsidR="007A33C9">
        <w:t xml:space="preserve">frequency, duration, </w:t>
      </w:r>
      <w:commentRangeEnd w:id="3"/>
      <w:r w:rsidR="007A33C9">
        <w:rPr>
          <w:rStyle w:val="CommentReference"/>
          <w:rFonts w:eastAsia="Times New Roman"/>
        </w:rPr>
        <w:commentReference w:id="3"/>
      </w:r>
      <w:r w:rsidR="007A33C9">
        <w:t>or intensity</w:t>
      </w:r>
      <w:r w:rsidRPr="00261703">
        <w:t>.</w:t>
      </w:r>
      <w:r w:rsidR="00C839F0">
        <w:t xml:space="preserve"> </w:t>
      </w:r>
      <w:commentRangeStart w:id="4"/>
      <w:r w:rsidR="00C839F0">
        <w:t>Such information will be invaluable for more effective ecosystem management and forecasting of extreme thermal phenomena</w:t>
      </w:r>
      <w:ins w:id="5" w:author="AJ Smit" w:date="2019-04-10T13:28:00Z">
        <w:r w:rsidR="00C839F0">
          <w:t xml:space="preserve">, particularly for ecosystems that might be connected </w:t>
        </w:r>
      </w:ins>
      <w:r w:rsidR="00343236">
        <w:t>‘</w:t>
      </w:r>
      <w:ins w:id="6" w:author="AJ Smit" w:date="2019-04-10T13:28:00Z">
        <w:r w:rsidR="00C839F0">
          <w:t>downstream</w:t>
        </w:r>
      </w:ins>
      <w:r w:rsidR="00343236">
        <w:t>’</w:t>
      </w:r>
      <w:ins w:id="7" w:author="AJ Smit" w:date="2019-04-10T13:28:00Z">
        <w:r w:rsidR="00C839F0">
          <w:t xml:space="preserve"> of WBCs</w:t>
        </w:r>
      </w:ins>
      <w:r w:rsidR="00C839F0">
        <w:t>.</w:t>
      </w:r>
      <w:commentRangeEnd w:id="4"/>
      <w:r w:rsidR="00C839F0">
        <w:rPr>
          <w:rStyle w:val="CommentReference"/>
          <w:rFonts w:eastAsia="Times New Roman"/>
        </w:rPr>
        <w:commentReference w:id="4"/>
      </w:r>
    </w:p>
    <w:p w14:paraId="4FAFEC34" w14:textId="77777777" w:rsidR="00EA39BC" w:rsidRPr="00261703" w:rsidRDefault="00EA39BC" w:rsidP="00C839F0">
      <w:pPr>
        <w:ind w:left="0"/>
      </w:pPr>
    </w:p>
    <w:p w14:paraId="155BA227" w14:textId="024DFF8A"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8"/>
      <w:r w:rsidR="00261703" w:rsidRPr="00261703">
        <w:t xml:space="preserve">increasing mesoscale activity </w:t>
      </w:r>
      <w:commentRangeEnd w:id="8"/>
      <w:r w:rsidR="00261703" w:rsidRPr="00261703">
        <w:commentReference w:id="8"/>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9"/>
      <w:r w:rsidR="00C839F0" w:rsidRPr="00261703">
        <w:t xml:space="preserve">Collectively, these lines of evidence suggest that MHWs in WBCs could continue </w:t>
      </w:r>
      <w:r w:rsidR="00C839F0">
        <w:t xml:space="preserve">to </w:t>
      </w:r>
      <w:r w:rsidR="00C839F0" w:rsidRPr="00261703">
        <w:t>increase in the future.</w:t>
      </w:r>
      <w:commentRangeEnd w:id="9"/>
      <w:r w:rsidR="00C839F0">
        <w:rPr>
          <w:rStyle w:val="CommentReference"/>
          <w:rFonts w:eastAsia="Times New Roman"/>
        </w:rPr>
        <w:commentReference w:id="9"/>
      </w:r>
    </w:p>
    <w:p w14:paraId="4492E3B3" w14:textId="77777777" w:rsidR="00EA39BC" w:rsidRPr="00261703" w:rsidRDefault="00EA39BC" w:rsidP="00EA39BC"/>
    <w:p w14:paraId="7C916B48" w14:textId="5EB7CDB6" w:rsidR="00CB31D5" w:rsidRPr="000C211B" w:rsidRDefault="00261703" w:rsidP="00EA39BC">
      <w:r w:rsidRPr="00261703">
        <w:lastRenderedPageBreak/>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0"/>
      <w:r w:rsidR="002A5B0A" w:rsidRPr="002A5B0A">
        <w:rPr>
          <w:highlight w:val="yellow"/>
        </w:rPr>
        <w:t xml:space="preserve">prevalence </w:t>
      </w:r>
      <w:commentRangeEnd w:id="10"/>
      <w:r w:rsidR="002A5B0A">
        <w:rPr>
          <w:rStyle w:val="CommentReference"/>
          <w:rFonts w:eastAsia="Times New Roman"/>
        </w:rPr>
        <w:commentReference w:id="10"/>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w:t>
      </w:r>
      <w:commentRangeStart w:id="11"/>
      <w:r w:rsidR="007A33C9" w:rsidRPr="00261703">
        <w:t xml:space="preserve">, we test the hypothesis that </w:t>
      </w:r>
      <w:r w:rsidR="007A33C9" w:rsidRPr="00890B27">
        <w:rPr>
          <w:highlight w:val="yellow"/>
        </w:rPr>
        <w:t xml:space="preserve">MHWs </w:t>
      </w:r>
      <w:commentRangeStart w:id="12"/>
      <w:r w:rsidR="007A33C9" w:rsidRPr="00890B27">
        <w:rPr>
          <w:highlight w:val="yellow"/>
        </w:rPr>
        <w:t>are going to increase</w:t>
      </w:r>
      <w:r w:rsidR="007A33C9" w:rsidRPr="00261703">
        <w:t xml:space="preserve"> further in the future</w:t>
      </w:r>
      <w:commentRangeEnd w:id="12"/>
      <w:r w:rsidR="007A33C9">
        <w:rPr>
          <w:rStyle w:val="CommentReference"/>
          <w:rFonts w:eastAsia="Times New Roman"/>
        </w:rPr>
        <w:commentReference w:id="12"/>
      </w:r>
      <w:r w:rsidR="007A33C9" w:rsidRPr="00261703">
        <w:t>, and analyse whether it is primarily their frequency, intensity</w:t>
      </w:r>
      <w:r w:rsidR="007A33C9">
        <w:t>,</w:t>
      </w:r>
      <w:r w:rsidR="007A33C9" w:rsidRPr="00261703">
        <w:t xml:space="preserve"> or both</w:t>
      </w:r>
      <w:commentRangeEnd w:id="11"/>
      <w:r w:rsidR="007A33C9">
        <w:rPr>
          <w:rStyle w:val="CommentReference"/>
          <w:rFonts w:eastAsia="Times New Roman"/>
        </w:rPr>
        <w:commentReference w:id="11"/>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220DC3" w:rsidRDefault="00845597" w:rsidP="00EA39BC">
      <w:pPr>
        <w:rPr>
          <w:rFonts w:eastAsia="Times New Roman"/>
          <w:color w:val="0070C0"/>
          <w:lang w:val="en-US"/>
        </w:rPr>
      </w:pPr>
      <w:r w:rsidRPr="00220DC3">
        <w:rPr>
          <w:rFonts w:eastAsia="Times New Roman"/>
          <w:color w:val="0070C0"/>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All data should be presented in the Results. No data should be presented for the first time in the Discussion. Data (such as from Western blots) should be appropriately quantified.</w:t>
      </w:r>
    </w:p>
    <w:p w14:paraId="00C69C96"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220DC3">
        <w:rPr>
          <w:color w:val="0070C0"/>
          <w:sz w:val="20"/>
          <w:szCs w:val="20"/>
        </w:rPr>
        <w:t>MathType</w:t>
      </w:r>
      <w:proofErr w:type="spellEnd"/>
      <w:r w:rsidRPr="00220DC3">
        <w:rPr>
          <w:color w:val="0070C0"/>
          <w:sz w:val="20"/>
          <w:szCs w:val="20"/>
        </w:rPr>
        <w:t xml:space="preserve"> (recommended). If you enter equations in simple LaTeX, check that they will convert accurately (Word 2007 and higher can convert simple LaTeX equations). Display equations should be numbered at the right</w:t>
      </w:r>
      <w:proofErr w:type="gramStart"/>
      <w:r w:rsidRPr="00220DC3">
        <w:rPr>
          <w:color w:val="0070C0"/>
          <w:sz w:val="20"/>
          <w:szCs w:val="20"/>
        </w:rPr>
        <w:t>—(</w:t>
      </w:r>
      <w:proofErr w:type="gramEnd"/>
      <w:r w:rsidRPr="00220DC3">
        <w:rPr>
          <w:color w:val="0070C0"/>
          <w:sz w:val="20"/>
          <w:szCs w:val="20"/>
        </w:rPr>
        <w:t>1), (2), etc.</w:t>
      </w:r>
    </w:p>
    <w:p w14:paraId="5FF7E20D" w14:textId="77777777" w:rsidR="00845597" w:rsidRDefault="00845597" w:rsidP="00AC2069">
      <w:pPr>
        <w:pStyle w:val="Paragraph"/>
        <w:numPr>
          <w:ilvl w:val="0"/>
          <w:numId w:val="15"/>
        </w:numPr>
        <w:spacing w:before="0"/>
        <w:ind w:left="1800"/>
      </w:pPr>
      <w:r w:rsidRPr="00220DC3">
        <w:rPr>
          <w:color w:val="0070C0"/>
          <w:sz w:val="20"/>
          <w:szCs w:val="20"/>
        </w:rPr>
        <w:t xml:space="preserve">The same guidelines apply to mathematical expressions within a sentence of text; however, </w:t>
      </w:r>
      <w:proofErr w:type="spellStart"/>
      <w:r w:rsidRPr="00220DC3">
        <w:rPr>
          <w:color w:val="0070C0"/>
          <w:sz w:val="20"/>
          <w:szCs w:val="20"/>
        </w:rPr>
        <w:t>MathType</w:t>
      </w:r>
      <w:proofErr w:type="spellEnd"/>
      <w:r w:rsidRPr="00220DC3">
        <w:rPr>
          <w:color w:val="0070C0"/>
          <w:sz w:val="20"/>
          <w:szCs w:val="20"/>
        </w:rPr>
        <w:t xml:space="preserve"> (or the equivalent) should be used within text only when the desired result cannot be achieved using ordinary Word characters. Reserve </w:t>
      </w:r>
      <w:proofErr w:type="spellStart"/>
      <w:r w:rsidRPr="00220DC3">
        <w:rPr>
          <w:color w:val="0070C0"/>
          <w:sz w:val="20"/>
          <w:szCs w:val="20"/>
        </w:rPr>
        <w:t>MathType</w:t>
      </w:r>
      <w:proofErr w:type="spellEnd"/>
      <w:r w:rsidRPr="00220DC3">
        <w:rPr>
          <w:color w:val="0070C0"/>
          <w:sz w:val="20"/>
          <w:szCs w:val="2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7A54E078" w:rsidR="00C52AE4" w:rsidRDefault="00134D05" w:rsidP="00C52AE4">
      <w:pPr>
        <w:rPr>
          <w:noProof/>
        </w:rPr>
      </w:pPr>
      <w:commentRangeStart w:id="13"/>
      <w:r>
        <w:t>The similarity in formation, maintenance, and dynamics of the world’s five WBCs is remarkable, and consequently, we represent figures only for the AC.</w:t>
      </w:r>
      <w:commentRangeEnd w:id="13"/>
      <w:r>
        <w:rPr>
          <w:rStyle w:val="CommentReference"/>
          <w:rFonts w:eastAsia="Times New Roman"/>
        </w:rPr>
        <w:commentReference w:id="13"/>
      </w:r>
      <w:r>
        <w:t xml:space="preserve"> </w:t>
      </w:r>
      <w:r w:rsidR="00C839F0" w:rsidRPr="008D3254">
        <w:rPr>
          <w:highlight w:val="yellow"/>
        </w:rPr>
        <w:t xml:space="preserve">In agreement with the classical pattern of the WBCs along the coasts of their bounding continents, the plot of long-term MKE clearly </w:t>
      </w:r>
      <w:r w:rsidRPr="008D3254">
        <w:rPr>
          <w:highlight w:val="yellow"/>
        </w:rPr>
        <w:t>shows</w:t>
      </w:r>
      <w:r w:rsidR="00C839F0" w:rsidRPr="008D3254">
        <w:rPr>
          <w:highlight w:val="yellow"/>
        </w:rPr>
        <w:t xml:space="preserve"> the quasi-stable current jet and its retroflection</w:t>
      </w:r>
      <w:r w:rsidR="00C839F0">
        <w:t xml:space="preserve"> (AC in Fig. 1A; </w:t>
      </w:r>
      <w:proofErr w:type="spellStart"/>
      <w:r w:rsidR="00C839F0">
        <w:t>retroflections</w:t>
      </w:r>
      <w:proofErr w:type="spellEnd"/>
      <w:r w:rsidR="00C839F0">
        <w:t xml:space="preserve"> and extensions of other WBCs in fig. S1A, E, I, M, Q). This </w:t>
      </w:r>
      <w:r w:rsidR="006A70F9">
        <w:t>zone of influence</w:t>
      </w:r>
      <w:r w:rsidR="00C839F0">
        <w:t xml:space="preserve"> is clearly represented by MKE values </w:t>
      </w:r>
      <w:r w:rsidR="00C839F0" w:rsidRPr="00272FCE">
        <w:rPr>
          <w:noProof/>
        </w:rPr>
        <w:t xml:space="preserve">≥ </w:t>
      </w:r>
      <w:r w:rsidR="00C839F0">
        <w:rPr>
          <w:noProof/>
        </w:rPr>
        <w:t xml:space="preserve">their </w:t>
      </w:r>
      <w:r w:rsidR="00C839F0" w:rsidRPr="00272FCE">
        <w:rPr>
          <w:noProof/>
        </w:rPr>
        <w:t>90th percentile</w:t>
      </w:r>
      <w:r w:rsidR="00C839F0">
        <w:rPr>
          <w:noProof/>
        </w:rPr>
        <w:t xml:space="preserve">. </w:t>
      </w:r>
      <w:r w:rsidR="00C839F0" w:rsidRPr="008D3254">
        <w:rPr>
          <w:noProof/>
          <w:highlight w:val="yellow"/>
        </w:rPr>
        <w:t>Being extremely energetic, WBCs are hydrodynamically unstable, and fields of high EKE form around the jets, and in particular around the extensions and retroflections</w:t>
      </w:r>
      <w:bookmarkStart w:id="14" w:name="_GoBack"/>
      <w:bookmarkEnd w:id="14"/>
      <w:r w:rsidR="00C839F0">
        <w:rPr>
          <w:noProof/>
        </w:rPr>
        <w:t xml:space="preserve"> (see Fig. 1B for the AC, and fig. S1B, F, J, N, R for all WBCs). Again, </w:t>
      </w:r>
      <w:r w:rsidR="006A70F9">
        <w:t>the zone of influence</w:t>
      </w:r>
      <w:r w:rsidR="00C839F0">
        <w:rPr>
          <w:noProof/>
        </w:rPr>
        <w:t xml:space="preserve"> </w:t>
      </w:r>
      <w:r w:rsidR="006A70F9">
        <w:rPr>
          <w:noProof/>
        </w:rPr>
        <w:t xml:space="preserve">of the </w:t>
      </w:r>
      <w:r w:rsidR="00C839F0">
        <w:rPr>
          <w:noProof/>
        </w:rPr>
        <w:t xml:space="preserve">field of maximal eddy energetics can be traced by ocean regions where EKE are </w:t>
      </w:r>
      <w:r w:rsidR="00C839F0" w:rsidRPr="00272FCE">
        <w:rPr>
          <w:noProof/>
        </w:rPr>
        <w:t xml:space="preserve">≥ </w:t>
      </w:r>
      <w:r w:rsidR="00C839F0">
        <w:rPr>
          <w:noProof/>
        </w:rPr>
        <w:t xml:space="preserve">their </w:t>
      </w:r>
      <w:r w:rsidR="00C839F0" w:rsidRPr="00272FCE">
        <w:rPr>
          <w:noProof/>
        </w:rPr>
        <w:t>90th percentile</w:t>
      </w:r>
      <w:r w:rsidR="00C839F0">
        <w:rPr>
          <w:noProof/>
        </w:rPr>
        <w:t>. Fig. 1C indicates traces of the mesoscale eddies populating the AC zone of influence of the EKE field around 13 to 40</w:t>
      </w:r>
      <w:r w:rsidR="00C839F0">
        <w:t>°E, and 36.5 to 41°S</w:t>
      </w:r>
      <w:r w:rsidR="00C839F0">
        <w:rPr>
          <w:noProof/>
        </w:rPr>
        <w:t xml:space="preserve">. In this case it is particularly the area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00C839F0" w:rsidRPr="00F66969">
        <w:rPr>
          <w:rFonts w:ascii="Courier New" w:hAnsi="Courier New" w:cs="Courier New"/>
          <w:noProof/>
        </w:rPr>
        <w:t>﻿</w:t>
      </w:r>
      <w:r w:rsidR="00C839F0">
        <w:rPr>
          <w:noProof/>
        </w:rPr>
        <w:t>s</w:t>
      </w:r>
      <w:r w:rsidR="00C839F0" w:rsidRPr="00F66969">
        <w:rPr>
          <w:noProof/>
        </w:rPr>
        <w:t xml:space="preserve">outh Indian Ocean between </w:t>
      </w:r>
      <w:r w:rsidR="00C839F0">
        <w:rPr>
          <w:noProof/>
        </w:rPr>
        <w:t>37</w:t>
      </w:r>
      <w:r w:rsidR="00C839F0">
        <w:t>°</w:t>
      </w:r>
      <w:r w:rsidR="00C839F0" w:rsidRPr="00F66969">
        <w:rPr>
          <w:noProof/>
        </w:rPr>
        <w:t xml:space="preserve"> and 4</w:t>
      </w:r>
      <w:r w:rsidR="00C839F0">
        <w:rPr>
          <w:noProof/>
        </w:rPr>
        <w:t>1</w:t>
      </w:r>
      <w:r w:rsidR="00C839F0">
        <w:t>°</w:t>
      </w:r>
      <w:r w:rsidR="00C839F0" w:rsidRPr="00F66969">
        <w:rPr>
          <w:noProof/>
        </w:rPr>
        <w:t>S</w:t>
      </w:r>
      <w:r w:rsidR="00C839F0">
        <w:rPr>
          <w:noProof/>
        </w:rPr>
        <w:t>, as far as 40</w:t>
      </w:r>
      <w:r w:rsidR="00C839F0">
        <w:t>°E</w:t>
      </w:r>
      <w:r w:rsidR="00C839F0">
        <w:rPr>
          <w:noProof/>
        </w:rPr>
        <w:t xml:space="preserve">. The formation of eddies that contribute towards the EKE field is </w:t>
      </w:r>
      <w:r w:rsidR="00C839F0">
        <w:t>visually indistinguishable</w:t>
      </w:r>
      <w:r w:rsidR="00C839F0">
        <w:rPr>
          <w:noProof/>
        </w:rPr>
        <w:t xml:space="preserve"> in the other WBCs (</w:t>
      </w:r>
      <w:r w:rsidR="00C839F0">
        <w:t xml:space="preserve">fig. S1C, G, K, O, S). The </w:t>
      </w:r>
      <w:r w:rsidR="006A70F9">
        <w:t xml:space="preserve">area </w:t>
      </w:r>
      <w:r w:rsidR="00C839F0">
        <w:t xml:space="preserve">where MHW intensity is greatest is indicated, and again this region is enclosed by </w:t>
      </w:r>
      <w:r w:rsidR="006A70F9">
        <w:t>as zones of influence</w:t>
      </w:r>
      <w:r w:rsidR="00C839F0">
        <w:t xml:space="preserve"> that captures the location where mean MHW intensities </w:t>
      </w:r>
      <w:r w:rsidR="00C839F0" w:rsidRPr="00272FCE">
        <w:rPr>
          <w:noProof/>
        </w:rPr>
        <w:t xml:space="preserve">≥ </w:t>
      </w:r>
      <w:r w:rsidR="00C839F0">
        <w:rPr>
          <w:noProof/>
        </w:rPr>
        <w:lastRenderedPageBreak/>
        <w:t xml:space="preserve">their </w:t>
      </w:r>
      <w:r w:rsidR="00C839F0" w:rsidRPr="00272FCE">
        <w:rPr>
          <w:noProof/>
        </w:rPr>
        <w:t>90th percentile</w:t>
      </w:r>
      <w:r w:rsidR="00C839F0">
        <w:rPr>
          <w:noProof/>
        </w:rPr>
        <w:t xml:space="preserve"> (Fig. 1D). For the AC this region is just south of 40</w:t>
      </w:r>
      <w:r w:rsidR="00C839F0">
        <w:t>°S, from 10°E to 27°E, near the field of high EKE. The situation is the same for the BC, EAC, GS, and KC (</w:t>
      </w:r>
      <w:r w:rsidR="00C839F0">
        <w:rPr>
          <w:noProof/>
        </w:rPr>
        <w:t>fig. S1D, H, L, P, T</w:t>
      </w:r>
      <w:r w:rsidR="00C839F0">
        <w:t>).</w:t>
      </w:r>
    </w:p>
    <w:p w14:paraId="5836197B" w14:textId="77777777" w:rsidR="00C52AE4" w:rsidRPr="00F95208" w:rsidRDefault="00C52AE4" w:rsidP="00C52AE4"/>
    <w:p w14:paraId="2992B59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7C4CA250" w:rsidR="00C52AE4" w:rsidRPr="00C52AE4" w:rsidRDefault="005F0F49" w:rsidP="005F0F49">
      <w:pPr>
        <w:pStyle w:val="ListParagraph"/>
        <w:numPr>
          <w:ilvl w:val="0"/>
          <w:numId w:val="17"/>
        </w:numPr>
        <w:rPr>
          <w:rFonts w:ascii="Arial" w:hAnsi="Arial" w:cs="Arial"/>
          <w:i/>
          <w:color w:val="4472C4" w:themeColor="accent1"/>
          <w:sz w:val="20"/>
          <w:szCs w:val="20"/>
        </w:rPr>
      </w:pPr>
      <w:r w:rsidRPr="00653FAB">
        <w:rPr>
          <w:rFonts w:ascii="Arial" w:hAnsi="Arial" w:cs="Arial"/>
          <w:b/>
          <w:color w:val="4472C4" w:themeColor="accent1"/>
          <w:sz w:val="20"/>
          <w:szCs w:val="20"/>
        </w:rPr>
        <w:t>Fig. S1</w:t>
      </w:r>
      <w:r>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Pr>
          <w:rFonts w:ascii="Arial" w:hAnsi="Arial" w:cs="Arial"/>
          <w:b/>
          <w:color w:val="4472C4" w:themeColor="accent1"/>
          <w:sz w:val="20"/>
          <w:szCs w:val="20"/>
        </w:rPr>
        <w:t>A</w:t>
      </w:r>
      <w:r w:rsidRPr="00653FAB">
        <w:rPr>
          <w:rFonts w:ascii="Arial" w:hAnsi="Arial" w:cs="Arial"/>
          <w:b/>
          <w:color w:val="4472C4" w:themeColor="accent1"/>
          <w:sz w:val="20"/>
          <w:szCs w:val="20"/>
        </w:rPr>
        <w:t>-</w:t>
      </w:r>
      <w:r>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5F0F49">
      <w:pPr>
        <w:ind w:left="0"/>
      </w:pPr>
    </w:p>
    <w:p w14:paraId="1CF3E843" w14:textId="5E066990" w:rsidR="00C52AE4" w:rsidRDefault="00C52AE4" w:rsidP="00C52AE4">
      <w:r>
        <w:t>Outlines tracing the fields of maximal MKE and EKE</w:t>
      </w:r>
      <w:r w:rsidR="003F0146">
        <w:t xml:space="preserve"> (polygons in Fig. 2A-E)</w:t>
      </w:r>
      <w:r>
        <w:t xml:space="preserve">, and areas of intense MHW activity, </w:t>
      </w:r>
      <w:r w:rsidR="003F0146">
        <w:t>help to show the relationships between these phenomena</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vident for the AC, GS, and KC. </w:t>
      </w:r>
      <w:r w:rsidR="003F0146">
        <w:t>For these boundary currents</w:t>
      </w:r>
      <w:r>
        <w:t xml:space="preserve">, the </w:t>
      </w:r>
      <w:proofErr w:type="spellStart"/>
      <w:r>
        <w:t>retroflections</w:t>
      </w:r>
      <w:proofErr w:type="spellEnd"/>
      <w:r>
        <w:t xml:space="preserve"> and extensions extend eastward into the south Indian Ocean, North Atlantic, and North Pacific Ocean, respectively. </w:t>
      </w:r>
      <w:commentRangeStart w:id="15"/>
      <w:r w:rsidR="003F0146">
        <w:t xml:space="preserve">MHW activity is shifted to the north of the associated eddy fields of the GS and KC, and to the south thereof in the AC region. </w:t>
      </w:r>
      <w:commentRangeEnd w:id="15"/>
      <w:r w:rsidR="003F0146">
        <w:rPr>
          <w:rStyle w:val="CommentReference"/>
          <w:rFonts w:eastAsia="Times New Roman"/>
        </w:rPr>
        <w:commentReference w:id="15"/>
      </w:r>
      <w:r>
        <w:t>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419B042B"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w:t>
      </w:r>
      <w:r>
        <w:rPr>
          <w:rFonts w:ascii="Arial" w:hAnsi="Arial" w:cs="Arial"/>
          <w:color w:val="4472C4" w:themeColor="accent1"/>
        </w:rPr>
        <w:t>A</w:t>
      </w:r>
      <w:r w:rsidRPr="00C52AE4">
        <w:rPr>
          <w:rFonts w:ascii="Arial" w:hAnsi="Arial" w:cs="Arial"/>
          <w:color w:val="4472C4" w:themeColor="accent1"/>
        </w:rPr>
        <w:t>-</w:t>
      </w:r>
      <w:r>
        <w:rPr>
          <w:rFonts w:ascii="Arial" w:hAnsi="Arial" w:cs="Arial"/>
          <w:color w:val="4472C4" w:themeColor="accent1"/>
        </w:rPr>
        <w:t>B</w:t>
      </w:r>
      <w:r w:rsidRPr="00C52AE4">
        <w:rPr>
          <w:rFonts w:ascii="Arial" w:hAnsi="Arial" w:cs="Arial"/>
          <w:color w:val="4472C4" w:themeColor="accent1"/>
        </w:rPr>
        <w:t xml:space="preserve"> (</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F4057A1" w:rsidR="00C52AE4" w:rsidRPr="00FC4827" w:rsidRDefault="009E19B7" w:rsidP="00C52AE4">
      <w:pPr>
        <w:rPr>
          <w:b/>
          <w:i/>
        </w:rPr>
      </w:pPr>
      <w:r>
        <w:rPr>
          <w:b/>
          <w:i/>
        </w:rPr>
        <w:t>Maximum covariance analysis</w:t>
      </w:r>
    </w:p>
    <w:p w14:paraId="76832A3C" w14:textId="552CB43B" w:rsidR="00C52AE4" w:rsidRDefault="009E19B7" w:rsidP="00C52AE4">
      <w:r>
        <w:t>MCA takes into account coupled modes of cova</w:t>
      </w:r>
      <w:r w:rsidR="00FB5585">
        <w:t xml:space="preserve">riance between KE and SST exceedance, and incorporates amplitude and frequency of the component signals. Modes 1 and 2, which account for 61% and 6% of the total covariance, respectively, do not show a well-defined </w:t>
      </w:r>
      <w:r w:rsidR="00A5411E">
        <w:t xml:space="preserve">coherent </w:t>
      </w:r>
      <w:r w:rsidR="00FB5585">
        <w:t>pattern within the mean event intensity zones of influence</w:t>
      </w:r>
      <w:r w:rsidR="008E2C30">
        <w:t xml:space="preserve">, but rather seem to be related to more dominant modes of variation such EKE. Mode 3 explains 5% of the covariance, and the covariance maps indicate </w:t>
      </w:r>
      <w:r w:rsidR="00C72A46">
        <w:t xml:space="preserve">(Fig. 4A-B) </w:t>
      </w:r>
      <w:r w:rsidR="008E2C30">
        <w:t xml:space="preserve">a greater coherence of the component signals within the mean intensity zone of influence. Time series of the expansion coefficients of Mode 3 are highly correlated, with </w:t>
      </w:r>
      <w:r w:rsidR="008E2C30" w:rsidRPr="008E2C30">
        <w:rPr>
          <w:i/>
          <w:iCs/>
        </w:rPr>
        <w:t>r</w:t>
      </w:r>
      <w:r w:rsidR="008E2C30">
        <w:t xml:space="preserve"> = 0.89</w:t>
      </w:r>
      <w:r w:rsidR="00C72A46">
        <w:t xml:space="preserve"> (Fig. 4C)</w:t>
      </w:r>
      <w:r w:rsidR="008E2C30">
        <w:t>.</w:t>
      </w:r>
    </w:p>
    <w:p w14:paraId="2F0B1533" w14:textId="6D3204CF" w:rsidR="00125399" w:rsidRDefault="00125399" w:rsidP="00C52AE4"/>
    <w:p w14:paraId="67D9E617" w14:textId="151E86D4" w:rsidR="00125399" w:rsidRDefault="00125399" w:rsidP="00125399">
      <w:r>
        <w:t>&gt;&gt; “</w:t>
      </w:r>
      <w:r w:rsidRPr="00125399">
        <w:t>The KE system exhibits large decadal fluctuations between relatively stable and unstable states</w:t>
      </w:r>
      <w:r>
        <w:t xml:space="preserve">”—in </w:t>
      </w:r>
      <w:proofErr w:type="spellStart"/>
      <w:r w:rsidRPr="00125399">
        <w:t>Revelard</w:t>
      </w:r>
      <w:proofErr w:type="spellEnd"/>
      <w:r w:rsidRPr="00125399">
        <w:t xml:space="preserve"> et al (2016).pdf</w:t>
      </w:r>
      <w:r>
        <w:t>… could explain the weak relationship between meandering and MHWs seen in the MCA.</w:t>
      </w:r>
    </w:p>
    <w:p w14:paraId="3D76BEEE" w14:textId="77777777" w:rsidR="009E19B7" w:rsidRDefault="009E19B7" w:rsidP="00C52AE4"/>
    <w:p w14:paraId="20F82ADF" w14:textId="7DE96DB1" w:rsidR="00C52AE4" w:rsidRDefault="003F0146" w:rsidP="003F0146">
      <w:commentRangeStart w:id="16"/>
      <w:r>
        <w:t xml:space="preserve">When correlating the mean MHW intensity and EKE for all five WBCs (seen as deep purple in each panel of </w:t>
      </w:r>
      <w:r w:rsidRPr="00C52AE4">
        <w:rPr>
          <w:highlight w:val="yellow"/>
        </w:rPr>
        <w:t>Fig. XXX</w:t>
      </w:r>
      <w:r>
        <w:t xml:space="preserve">), we tend to see a dipole-like structure. This structure shows positive correlations in EKE and </w:t>
      </w:r>
      <w:r>
        <w:lastRenderedPageBreak/>
        <w:t>mean intensity occurring within the poleward side of the high EKE regions, and negative correlations on the equatorward side.</w:t>
      </w:r>
      <w:commentRangeEnd w:id="16"/>
      <w:r>
        <w:rPr>
          <w:rStyle w:val="CommentReference"/>
          <w:rFonts w:eastAsia="Times New Roman"/>
        </w:rPr>
        <w:commentReference w:id="16"/>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7"/>
      <w:r>
        <w:t>but they are more complex and quite difficult to describe</w:t>
      </w:r>
      <w:commentRangeEnd w:id="17"/>
      <w:r w:rsidR="00F45426">
        <w:rPr>
          <w:rStyle w:val="CommentReference"/>
          <w:rFonts w:eastAsia="Times New Roman"/>
        </w:rPr>
        <w:commentReference w:id="17"/>
      </w:r>
      <w:r>
        <w:t>.</w:t>
      </w:r>
    </w:p>
    <w:p w14:paraId="46710794" w14:textId="77777777" w:rsidR="00C52AE4" w:rsidRDefault="00C52AE4" w:rsidP="00C52AE4">
      <w:pPr>
        <w:rPr>
          <w:color w:val="4472C4" w:themeColor="accent1"/>
        </w:rPr>
      </w:pPr>
    </w:p>
    <w:p w14:paraId="793C8C4F" w14:textId="3B503537"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Pr>
          <w:rFonts w:ascii="Arial" w:hAnsi="Arial" w:cs="Arial"/>
          <w:b/>
          <w:noProof/>
          <w:color w:val="4472C4" w:themeColor="accent1"/>
        </w:rPr>
        <w:t>A</w:t>
      </w:r>
      <w:r w:rsidRPr="00F270CB">
        <w:rPr>
          <w:rFonts w:ascii="Arial" w:hAnsi="Arial" w:cs="Arial"/>
          <w:noProof/>
          <w:color w:val="4472C4" w:themeColor="accent1"/>
        </w:rPr>
        <w:t xml:space="preserve">, </w:t>
      </w:r>
      <w:r>
        <w:rPr>
          <w:rFonts w:ascii="Arial" w:hAnsi="Arial" w:cs="Arial"/>
          <w:b/>
          <w:noProof/>
          <w:color w:val="4472C4" w:themeColor="accent1"/>
        </w:rPr>
        <w:t>C</w:t>
      </w:r>
      <w:r w:rsidRPr="00F270CB">
        <w:rPr>
          <w:rFonts w:ascii="Arial" w:hAnsi="Arial" w:cs="Arial"/>
          <w:noProof/>
          <w:color w:val="4472C4" w:themeColor="accent1"/>
        </w:rPr>
        <w:t xml:space="preserve">, </w:t>
      </w:r>
      <w:r>
        <w:rPr>
          <w:rFonts w:ascii="Arial" w:hAnsi="Arial" w:cs="Arial"/>
          <w:b/>
          <w:noProof/>
          <w:color w:val="4472C4" w:themeColor="accent1"/>
        </w:rPr>
        <w:t>E</w:t>
      </w:r>
      <w:r w:rsidRPr="00F270CB">
        <w:rPr>
          <w:rFonts w:ascii="Arial" w:hAnsi="Arial" w:cs="Arial"/>
          <w:noProof/>
          <w:color w:val="4472C4" w:themeColor="accent1"/>
        </w:rPr>
        <w:t xml:space="preserve">, </w:t>
      </w:r>
      <w:r>
        <w:rPr>
          <w:rFonts w:ascii="Arial" w:hAnsi="Arial" w:cs="Arial"/>
          <w:b/>
          <w:noProof/>
          <w:color w:val="4472C4" w:themeColor="accent1"/>
        </w:rPr>
        <w:t>G</w:t>
      </w:r>
      <w:r w:rsidRPr="00F270CB">
        <w:rPr>
          <w:rFonts w:ascii="Arial" w:hAnsi="Arial" w:cs="Arial"/>
          <w:noProof/>
          <w:color w:val="4472C4" w:themeColor="accent1"/>
        </w:rPr>
        <w:t xml:space="preserve">, </w:t>
      </w:r>
      <w:r>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Pr>
          <w:rFonts w:ascii="Arial" w:hAnsi="Arial" w:cs="Arial"/>
          <w:b/>
          <w:noProof/>
          <w:color w:val="4472C4" w:themeColor="accent1"/>
        </w:rPr>
        <w:t>B</w:t>
      </w:r>
      <w:r w:rsidRPr="00F270CB">
        <w:rPr>
          <w:rFonts w:ascii="Arial" w:hAnsi="Arial" w:cs="Arial"/>
          <w:noProof/>
          <w:color w:val="4472C4" w:themeColor="accent1"/>
        </w:rPr>
        <w:t xml:space="preserve">, </w:t>
      </w:r>
      <w:r>
        <w:rPr>
          <w:rFonts w:ascii="Arial" w:hAnsi="Arial" w:cs="Arial"/>
          <w:b/>
          <w:noProof/>
          <w:color w:val="4472C4" w:themeColor="accent1"/>
        </w:rPr>
        <w:t>D</w:t>
      </w:r>
      <w:r w:rsidRPr="00F270CB">
        <w:rPr>
          <w:rFonts w:ascii="Arial" w:hAnsi="Arial" w:cs="Arial"/>
          <w:noProof/>
          <w:color w:val="4472C4" w:themeColor="accent1"/>
        </w:rPr>
        <w:t xml:space="preserve">, </w:t>
      </w:r>
      <w:r>
        <w:rPr>
          <w:rFonts w:ascii="Arial" w:hAnsi="Arial" w:cs="Arial"/>
          <w:b/>
          <w:noProof/>
          <w:color w:val="4472C4" w:themeColor="accent1"/>
        </w:rPr>
        <w:t>F</w:t>
      </w:r>
      <w:r w:rsidRPr="00F270CB">
        <w:rPr>
          <w:rFonts w:ascii="Arial" w:hAnsi="Arial" w:cs="Arial"/>
          <w:noProof/>
          <w:color w:val="4472C4" w:themeColor="accent1"/>
        </w:rPr>
        <w:t xml:space="preserve">, </w:t>
      </w:r>
      <w:r>
        <w:rPr>
          <w:rFonts w:ascii="Arial" w:hAnsi="Arial" w:cs="Arial"/>
          <w:b/>
          <w:noProof/>
          <w:color w:val="4472C4" w:themeColor="accent1"/>
        </w:rPr>
        <w:t>H</w:t>
      </w:r>
      <w:r w:rsidRPr="00F270CB">
        <w:rPr>
          <w:rFonts w:ascii="Arial" w:hAnsi="Arial" w:cs="Arial"/>
          <w:noProof/>
          <w:color w:val="4472C4" w:themeColor="accent1"/>
        </w:rPr>
        <w:t xml:space="preserve">, </w:t>
      </w:r>
      <w:r>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4E140570" w:rsidR="00C52AE4" w:rsidRDefault="00C52AE4" w:rsidP="00C52AE4">
      <w:pPr>
        <w:rPr>
          <w:color w:val="4472C4" w:themeColor="accent1"/>
        </w:rPr>
      </w:pPr>
    </w:p>
    <w:p w14:paraId="71217818" w14:textId="64EC0194" w:rsidR="00C3084C" w:rsidRPr="007A246A" w:rsidRDefault="00C3084C" w:rsidP="00C52AE4">
      <w:pPr>
        <w:rPr>
          <w:rFonts w:ascii="Arial" w:hAnsi="Arial" w:cs="Arial"/>
          <w:color w:val="4472C4" w:themeColor="accent1"/>
        </w:rPr>
      </w:pPr>
      <w:r w:rsidRPr="007A246A">
        <w:rPr>
          <w:rFonts w:ascii="Arial" w:hAnsi="Arial" w:cs="Arial"/>
          <w:b/>
          <w:color w:val="4472C4" w:themeColor="accent1"/>
        </w:rPr>
        <w:t xml:space="preserve">Figure </w:t>
      </w:r>
      <w:r w:rsidR="009E19B7">
        <w:rPr>
          <w:rFonts w:ascii="Arial" w:hAnsi="Arial" w:cs="Arial"/>
          <w:b/>
          <w:color w:val="4472C4" w:themeColor="accent1"/>
        </w:rPr>
        <w:t>4</w:t>
      </w:r>
      <w:r w:rsidRPr="007A246A">
        <w:rPr>
          <w:rFonts w:ascii="Arial" w:hAnsi="Arial" w:cs="Arial"/>
          <w:b/>
          <w:color w:val="4472C4" w:themeColor="accent1"/>
        </w:rPr>
        <w:t xml:space="preserve"> |</w:t>
      </w:r>
      <w:r w:rsidR="007A246A" w:rsidRPr="007A246A">
        <w:rPr>
          <w:rFonts w:ascii="Arial" w:hAnsi="Arial" w:cs="Arial"/>
          <w:color w:val="4472C4" w:themeColor="accent1"/>
        </w:rPr>
        <w:t xml:space="preserve"> Covariance maps for </w:t>
      </w:r>
      <w:r w:rsidR="007A246A">
        <w:rPr>
          <w:rFonts w:ascii="Arial" w:hAnsi="Arial" w:cs="Arial"/>
          <w:color w:val="4472C4" w:themeColor="accent1"/>
        </w:rPr>
        <w:t>KE (left) and SST exceedance (right), and the time series of the expansion coefficients (bottom)</w:t>
      </w:r>
      <w:r w:rsidR="009E19B7">
        <w:rPr>
          <w:rFonts w:ascii="Arial" w:hAnsi="Arial" w:cs="Arial"/>
          <w:color w:val="4472C4" w:themeColor="accent1"/>
        </w:rPr>
        <w:t xml:space="preserve"> for</w:t>
      </w:r>
      <w:r w:rsidR="007A246A">
        <w:rPr>
          <w:rFonts w:ascii="Arial" w:hAnsi="Arial" w:cs="Arial"/>
          <w:color w:val="4472C4" w:themeColor="accent1"/>
        </w:rPr>
        <w:t xml:space="preserve"> mode 3 of the MCA. The time series plot indicates the SFC, which indicates the amount of the total co-variance explained by mode 3, and the Pearson’s correlation coefficient indicates the strength of association between the two time ser</w:t>
      </w:r>
      <w:r w:rsidR="009E19B7">
        <w:rPr>
          <w:rFonts w:ascii="Arial" w:hAnsi="Arial" w:cs="Arial"/>
          <w:color w:val="4472C4" w:themeColor="accent1"/>
        </w:rPr>
        <w:t>i</w:t>
      </w:r>
      <w:r w:rsidR="007A246A">
        <w:rPr>
          <w:rFonts w:ascii="Arial" w:hAnsi="Arial" w:cs="Arial"/>
          <w:color w:val="4472C4" w:themeColor="accent1"/>
        </w:rPr>
        <w:t>es.</w:t>
      </w:r>
    </w:p>
    <w:p w14:paraId="5383D2D7" w14:textId="77777777" w:rsidR="00C3084C" w:rsidRDefault="00C3084C"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340C7483" w14:textId="2BF65835"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w:t>
      </w:r>
      <w:r w:rsidR="009E19B7">
        <w:rPr>
          <w:rFonts w:ascii="Arial" w:hAnsi="Arial" w:cs="Arial"/>
          <w:b/>
          <w:color w:val="4472C4" w:themeColor="accent1"/>
        </w:rPr>
        <w:t>5</w:t>
      </w:r>
      <w:r w:rsidRPr="00C52AE4">
        <w:rPr>
          <w:rFonts w:ascii="Arial" w:hAnsi="Arial" w:cs="Arial"/>
          <w:b/>
          <w:color w:val="4472C4" w:themeColor="accent1"/>
        </w:rPr>
        <w:t xml:space="preserve"> | </w:t>
      </w:r>
      <w:r w:rsidRPr="00C52AE4">
        <w:rPr>
          <w:rFonts w:ascii="Arial" w:hAnsi="Arial" w:cs="Arial"/>
          <w:color w:val="4472C4" w:themeColor="accent1"/>
        </w:rPr>
        <w:t xml:space="preserve">Trends in the </w:t>
      </w:r>
      <w:r w:rsidRPr="000120C2">
        <w:rPr>
          <w:rFonts w:ascii="Arial" w:hAnsi="Arial" w:cs="Arial"/>
          <w:color w:val="4472C4" w:themeColor="accent1"/>
        </w:rPr>
        <w:t>(</w:t>
      </w:r>
      <w:r>
        <w:rPr>
          <w:rFonts w:ascii="Arial" w:hAnsi="Arial" w:cs="Arial"/>
          <w:b/>
          <w:color w:val="4472C4" w:themeColor="accent1"/>
        </w:rPr>
        <w:t>A</w:t>
      </w:r>
      <w:r w:rsidRPr="00F270CB">
        <w:rPr>
          <w:rFonts w:ascii="Arial" w:hAnsi="Arial" w:cs="Arial"/>
          <w:color w:val="4472C4" w:themeColor="accent1"/>
        </w:rPr>
        <w:t xml:space="preserve">, </w:t>
      </w:r>
      <w:r>
        <w:rPr>
          <w:rFonts w:ascii="Arial" w:hAnsi="Arial" w:cs="Arial"/>
          <w:b/>
          <w:color w:val="4472C4" w:themeColor="accent1"/>
        </w:rPr>
        <w:t>C</w:t>
      </w:r>
      <w:r w:rsidRPr="00F270CB">
        <w:rPr>
          <w:rFonts w:ascii="Arial" w:hAnsi="Arial" w:cs="Arial"/>
          <w:color w:val="4472C4" w:themeColor="accent1"/>
        </w:rPr>
        <w:t xml:space="preserve">, </w:t>
      </w:r>
      <w:r>
        <w:rPr>
          <w:rFonts w:ascii="Arial" w:hAnsi="Arial" w:cs="Arial"/>
          <w:b/>
          <w:color w:val="4472C4" w:themeColor="accent1"/>
        </w:rPr>
        <w:t>E</w:t>
      </w:r>
      <w:r w:rsidRPr="00F270CB">
        <w:rPr>
          <w:rFonts w:ascii="Arial" w:hAnsi="Arial" w:cs="Arial"/>
          <w:color w:val="4472C4" w:themeColor="accent1"/>
        </w:rPr>
        <w:t xml:space="preserve">, </w:t>
      </w:r>
      <w:r>
        <w:rPr>
          <w:rFonts w:ascii="Arial" w:hAnsi="Arial" w:cs="Arial"/>
          <w:b/>
          <w:color w:val="4472C4" w:themeColor="accent1"/>
        </w:rPr>
        <w:t>G</w:t>
      </w:r>
      <w:r w:rsidRPr="00F270CB">
        <w:rPr>
          <w:rFonts w:ascii="Arial" w:hAnsi="Arial" w:cs="Arial"/>
          <w:color w:val="4472C4" w:themeColor="accent1"/>
        </w:rPr>
        <w:t xml:space="preserve">, </w:t>
      </w:r>
      <w:r>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w:t>
      </w:r>
      <w:r w:rsidR="003F0146">
        <w:rPr>
          <w:rFonts w:ascii="Arial" w:hAnsi="Arial" w:cs="Arial"/>
          <w:color w:val="4472C4" w:themeColor="accent1"/>
        </w:rPr>
        <w:t>MH</w:t>
      </w:r>
      <w:r w:rsidRPr="00C52AE4">
        <w:rPr>
          <w:rFonts w:ascii="Arial" w:hAnsi="Arial" w:cs="Arial"/>
          <w:color w:val="4472C4" w:themeColor="accent1"/>
        </w:rPr>
        <w:t xml:space="preserve">W intensity (°C per decade), and the </w:t>
      </w:r>
      <w:r w:rsidRPr="000120C2">
        <w:rPr>
          <w:rFonts w:ascii="Arial" w:hAnsi="Arial" w:cs="Arial"/>
          <w:color w:val="4472C4" w:themeColor="accent1"/>
        </w:rPr>
        <w:t>(</w:t>
      </w:r>
      <w:r>
        <w:rPr>
          <w:rFonts w:ascii="Arial" w:hAnsi="Arial" w:cs="Arial"/>
          <w:b/>
          <w:color w:val="4472C4" w:themeColor="accent1"/>
        </w:rPr>
        <w:t>B</w:t>
      </w:r>
      <w:r w:rsidRPr="00F270CB">
        <w:rPr>
          <w:rFonts w:ascii="Arial" w:hAnsi="Arial" w:cs="Arial"/>
          <w:color w:val="4472C4" w:themeColor="accent1"/>
        </w:rPr>
        <w:t xml:space="preserve">, </w:t>
      </w:r>
      <w:r>
        <w:rPr>
          <w:rFonts w:ascii="Arial" w:hAnsi="Arial" w:cs="Arial"/>
          <w:b/>
          <w:color w:val="4472C4" w:themeColor="accent1"/>
        </w:rPr>
        <w:t>D</w:t>
      </w:r>
      <w:r w:rsidRPr="00F270CB">
        <w:rPr>
          <w:rFonts w:ascii="Arial" w:hAnsi="Arial" w:cs="Arial"/>
          <w:color w:val="4472C4" w:themeColor="accent1"/>
        </w:rPr>
        <w:t xml:space="preserve">, </w:t>
      </w:r>
      <w:r>
        <w:rPr>
          <w:rFonts w:ascii="Arial" w:hAnsi="Arial" w:cs="Arial"/>
          <w:b/>
          <w:color w:val="4472C4" w:themeColor="accent1"/>
        </w:rPr>
        <w:t>F</w:t>
      </w:r>
      <w:r w:rsidRPr="00F270CB">
        <w:rPr>
          <w:rFonts w:ascii="Arial" w:hAnsi="Arial" w:cs="Arial"/>
          <w:color w:val="4472C4" w:themeColor="accent1"/>
        </w:rPr>
        <w:t xml:space="preserve">, </w:t>
      </w:r>
      <w:r>
        <w:rPr>
          <w:rFonts w:ascii="Arial" w:hAnsi="Arial" w:cs="Arial"/>
          <w:b/>
          <w:color w:val="4472C4" w:themeColor="accent1"/>
        </w:rPr>
        <w:t>H</w:t>
      </w:r>
      <w:r w:rsidRPr="00F270CB">
        <w:rPr>
          <w:rFonts w:ascii="Arial" w:hAnsi="Arial" w:cs="Arial"/>
          <w:color w:val="4472C4" w:themeColor="accent1"/>
        </w:rPr>
        <w:t xml:space="preserve">, </w:t>
      </w:r>
      <w:r>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4CF89118" w14:textId="4BC43BB1" w:rsidR="009B5747" w:rsidRPr="009B5747" w:rsidRDefault="005F0F49" w:rsidP="009B5747">
      <w:pPr>
        <w:pStyle w:val="ListParagraph"/>
        <w:numPr>
          <w:ilvl w:val="0"/>
          <w:numId w:val="17"/>
        </w:numPr>
      </w:pPr>
      <w:r w:rsidRPr="00A06F2C">
        <w:rPr>
          <w:rFonts w:ascii="Arial" w:hAnsi="Arial" w:cs="Arial"/>
          <w:b/>
          <w:color w:val="4472C4" w:themeColor="accent1"/>
          <w:sz w:val="20"/>
          <w:szCs w:val="20"/>
        </w:rPr>
        <w:t xml:space="preserve">Fig. S2. </w:t>
      </w:r>
      <w:r w:rsidRPr="00A06F2C">
        <w:rPr>
          <w:rFonts w:ascii="Arial" w:hAnsi="Arial" w:cs="Arial"/>
          <w:color w:val="4472C4" w:themeColor="accent1"/>
          <w:sz w:val="20"/>
          <w:szCs w:val="20"/>
        </w:rPr>
        <w:t>(</w:t>
      </w:r>
      <w:r w:rsidRPr="00A06F2C">
        <w:rPr>
          <w:rFonts w:ascii="Arial" w:hAnsi="Arial" w:cs="Arial"/>
          <w:b/>
          <w:color w:val="4472C4" w:themeColor="accent1"/>
          <w:sz w:val="20"/>
          <w:szCs w:val="20"/>
        </w:rPr>
        <w:t>A</w:t>
      </w:r>
      <w:r w:rsidRPr="00F270CB">
        <w:rPr>
          <w:rFonts w:ascii="Arial" w:hAnsi="Arial" w:cs="Arial"/>
          <w:color w:val="4472C4" w:themeColor="accent1"/>
          <w:sz w:val="20"/>
          <w:szCs w:val="20"/>
        </w:rPr>
        <w:t>-</w:t>
      </w:r>
      <w:r w:rsidR="009B5747">
        <w:rPr>
          <w:rFonts w:ascii="Arial" w:hAnsi="Arial" w:cs="Arial"/>
          <w:b/>
          <w:color w:val="4472C4" w:themeColor="accent1"/>
          <w:sz w:val="20"/>
          <w:szCs w:val="20"/>
        </w:rPr>
        <w:t>T</w:t>
      </w:r>
      <w:r w:rsidRPr="00A06F2C">
        <w:rPr>
          <w:rFonts w:ascii="Arial" w:hAnsi="Arial" w:cs="Arial"/>
          <w:color w:val="4472C4" w:themeColor="accent1"/>
          <w:sz w:val="20"/>
          <w:szCs w:val="20"/>
        </w:rPr>
        <w:t>) Full set of panels of SST mean trend</w:t>
      </w:r>
      <w:r w:rsidR="004A0973">
        <w:rPr>
          <w:rFonts w:ascii="Arial" w:hAnsi="Arial" w:cs="Arial"/>
          <w:color w:val="4472C4" w:themeColor="accent1"/>
          <w:sz w:val="20"/>
          <w:szCs w:val="20"/>
        </w:rPr>
        <w:t xml:space="preserve">, and trends in </w:t>
      </w:r>
      <w:r w:rsidR="009B5747">
        <w:rPr>
          <w:rFonts w:ascii="Arial" w:hAnsi="Arial" w:cs="Arial"/>
          <w:color w:val="4472C4" w:themeColor="accent1"/>
          <w:sz w:val="20"/>
          <w:szCs w:val="20"/>
        </w:rPr>
        <w:t>MHW mean intensity, count, and duration</w:t>
      </w:r>
      <w:r w:rsidRPr="00A06F2C">
        <w:rPr>
          <w:rFonts w:ascii="Arial" w:hAnsi="Arial" w:cs="Arial"/>
          <w:color w:val="4472C4" w:themeColor="accent1"/>
          <w:sz w:val="20"/>
          <w:szCs w:val="20"/>
        </w:rPr>
        <w:t>.</w:t>
      </w:r>
    </w:p>
    <w:p w14:paraId="51DD18F9" w14:textId="1DC94213" w:rsidR="00C52AE4" w:rsidRDefault="009B5747" w:rsidP="009B5747">
      <w:pPr>
        <w:ind w:left="0"/>
      </w:pPr>
      <w:r>
        <w:t xml:space="preserve"> </w:t>
      </w:r>
    </w:p>
    <w:p w14:paraId="1CA3A436" w14:textId="77777777" w:rsidR="008573F1" w:rsidRDefault="004A10BE" w:rsidP="00AC2069">
      <w:pPr>
        <w:pStyle w:val="Paragraph"/>
        <w:spacing w:before="0"/>
        <w:ind w:firstLine="0"/>
      </w:pPr>
      <w:r w:rsidRPr="008B1FB9">
        <w:rPr>
          <w:b/>
        </w:rPr>
        <w:t>Discussion</w:t>
      </w:r>
      <w:r>
        <w:t xml:space="preserve"> </w:t>
      </w:r>
    </w:p>
    <w:p w14:paraId="4CDF5A99" w14:textId="1416C965" w:rsidR="004A10BE" w:rsidRPr="00220DC3" w:rsidRDefault="008D438F" w:rsidP="00AC2069">
      <w:pPr>
        <w:pStyle w:val="Paragraph"/>
        <w:spacing w:before="0"/>
        <w:ind w:left="720" w:firstLine="0"/>
        <w:rPr>
          <w:sz w:val="20"/>
          <w:szCs w:val="20"/>
        </w:rPr>
      </w:pPr>
      <w:commentRangeStart w:id="18"/>
      <w:r w:rsidRPr="00220DC3">
        <w:rPr>
          <w:color w:val="0070C0"/>
          <w:sz w:val="20"/>
          <w:szCs w:val="20"/>
        </w:rPr>
        <w:t>Include a Discussion that summarizes (but does not merely repeat) your conclusions and elaborates on their implications. There should be a paragraph outlining the limitations of your results and interpretation, as well as a discussion of the steps that need to be taken for the findings to be applied. Please avoid claims of priority.</w:t>
      </w:r>
      <w:r w:rsidRPr="00220DC3">
        <w:rPr>
          <w:sz w:val="20"/>
          <w:szCs w:val="20"/>
        </w:rPr>
        <w:t xml:space="preserve"> </w:t>
      </w:r>
      <w:commentRangeEnd w:id="18"/>
      <w:r w:rsidRPr="00220DC3">
        <w:rPr>
          <w:rStyle w:val="CommentReference"/>
          <w:sz w:val="20"/>
          <w:szCs w:val="20"/>
          <w:lang w:val="en-ZA"/>
        </w:rPr>
        <w:commentReference w:id="18"/>
      </w:r>
      <w:r w:rsidR="005B36C0" w:rsidRPr="00220DC3">
        <w:rPr>
          <w:sz w:val="20"/>
          <w:szCs w:val="20"/>
        </w:rPr>
        <w:t xml:space="preserve"> </w:t>
      </w:r>
    </w:p>
    <w:p w14:paraId="71127318" w14:textId="371EFAE4" w:rsidR="00C97201" w:rsidRDefault="00C97201" w:rsidP="008D438F"/>
    <w:p w14:paraId="3A8BCE93" w14:textId="4D87C909" w:rsidR="006D4AB5" w:rsidRDefault="00214A92" w:rsidP="008D438F">
      <w:sdt>
        <w:sdtPr>
          <w:alias w:val="Follow Up (Preview)"/>
          <w:tag w:val="__MSFT__IntelligentPlaceholder"/>
          <w:id w:val="-59098165"/>
          <w:placeholder>
            <w:docPart w:val="DefaultPlaceholder_-1854013439"/>
          </w:placeholder>
          <w15:appearance w15:val="tags"/>
        </w:sdtPr>
        <w:sdtEndPr/>
        <w:sdtContent>
          <w:r w:rsidR="006D4AB5">
            <w:rPr>
              <w:rStyle w:val="PlaceholderText"/>
              <w:color w:val="auto"/>
            </w:rPr>
            <w:t xml:space="preserve">Look also at this paper: </w:t>
          </w:r>
          <w:r w:rsidR="006D4AB5" w:rsidRPr="006D4AB5">
            <w:rPr>
              <w:rStyle w:val="PlaceholderText"/>
              <w:color w:val="auto"/>
            </w:rPr>
            <w:t xml:space="preserve">O'Reilly, C. H., &amp; </w:t>
          </w:r>
          <w:proofErr w:type="spellStart"/>
          <w:r w:rsidR="006D4AB5" w:rsidRPr="006D4AB5">
            <w:rPr>
              <w:rStyle w:val="PlaceholderText"/>
              <w:color w:val="auto"/>
            </w:rPr>
            <w:t>Czaja</w:t>
          </w:r>
          <w:proofErr w:type="spellEnd"/>
          <w:r w:rsidR="006D4AB5" w:rsidRPr="006D4AB5">
            <w:rPr>
              <w:rStyle w:val="PlaceholderText"/>
              <w:color w:val="auto"/>
            </w:rPr>
            <w:t>, A. (2015). The response of the Pacific storm track and atmospheric circulation to Kuroshio Extension variability. Quarterly Journal of the Royal Meteorological Society, 141(686), 52-66.</w:t>
          </w:r>
        </w:sdtContent>
      </w:sdt>
      <w:r w:rsidR="006D4AB5">
        <w:t xml:space="preserve"> </w:t>
      </w:r>
    </w:p>
    <w:p w14:paraId="6CCF55CE" w14:textId="77777777" w:rsidR="006D4AB5" w:rsidRDefault="006D4AB5" w:rsidP="008D438F"/>
    <w:p w14:paraId="2A7DD4CC" w14:textId="4C803B39" w:rsidR="008D438F" w:rsidRDefault="008D438F" w:rsidP="008D438F">
      <w:commentRangeStart w:id="19"/>
      <w:r>
        <w:t>O</w:t>
      </w:r>
      <w:r w:rsidRPr="00C97201">
        <w:t xml:space="preserve">ur analysis shows that it is not the WBCs </w:t>
      </w:r>
      <w:r>
        <w:t xml:space="preserve">themselves </w:t>
      </w:r>
      <w:r w:rsidRPr="00C97201">
        <w:t xml:space="preserve">that manifest </w:t>
      </w:r>
      <w:r>
        <w:t>MHWs</w:t>
      </w:r>
      <w:r w:rsidRPr="004E0BEF">
        <w:t xml:space="preserve">, </w:t>
      </w:r>
      <w:r w:rsidRPr="004E0BEF">
        <w:rPr>
          <w:iCs/>
        </w:rPr>
        <w:t xml:space="preserve">but rather </w:t>
      </w:r>
      <w:r>
        <w:rPr>
          <w:iCs/>
        </w:rPr>
        <w:t>that cross-frontal exchange due to the jets’ meandering into the</w:t>
      </w:r>
      <w:r w:rsidRPr="004E0BEF">
        <w:rPr>
          <w:iCs/>
        </w:rPr>
        <w:t xml:space="preserve"> climatologically </w:t>
      </w:r>
      <w:r>
        <w:rPr>
          <w:iCs/>
        </w:rPr>
        <w:t>cooler</w:t>
      </w:r>
      <w:r w:rsidRPr="004E0BEF">
        <w:rPr>
          <w:iCs/>
        </w:rPr>
        <w:t xml:space="preserve"> regions </w:t>
      </w:r>
      <w:r>
        <w:rPr>
          <w:iCs/>
        </w:rPr>
        <w:t>adjacent to the thermal fronts poleward of the boundary current jets that cause MHWs to form there</w:t>
      </w:r>
      <w:r w:rsidRPr="004E0BEF">
        <w:t>.</w:t>
      </w:r>
      <w:commentRangeEnd w:id="19"/>
      <w:r>
        <w:rPr>
          <w:rStyle w:val="CommentReference"/>
          <w:rFonts w:eastAsia="Times New Roman"/>
        </w:rPr>
        <w:commentReference w:id="19"/>
      </w:r>
    </w:p>
    <w:p w14:paraId="38595487" w14:textId="77777777" w:rsidR="008D438F" w:rsidRDefault="008D438F" w:rsidP="008D438F"/>
    <w:p w14:paraId="7E741F8B" w14:textId="4A40269E" w:rsidR="008D438F" w:rsidRDefault="008D438F" w:rsidP="008D438F">
      <w:r>
        <w:t>&lt;</w:t>
      </w:r>
      <w:r w:rsidRPr="008D438F">
        <w:rPr>
          <w:highlight w:val="yellow"/>
        </w:rPr>
        <w:t>…the number of MHWs is increasing in all western boundary currents, predominantly in the area of strongest flow. The intensity of MHWs is increasing in most western boundary currents, mainly in the area of maximum eddy kinetic energy…</w:t>
      </w:r>
      <w:r>
        <w:t>&gt;</w:t>
      </w:r>
    </w:p>
    <w:p w14:paraId="1A5AD3B1" w14:textId="77777777" w:rsidR="008D438F" w:rsidRDefault="008D438F" w:rsidP="008D438F"/>
    <w:p w14:paraId="744C9640" w14:textId="10AD9AE6"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p>
    <w:p w14:paraId="3D913009" w14:textId="77777777" w:rsidR="00EA39BC" w:rsidRPr="004E0BEF" w:rsidRDefault="00EA39BC" w:rsidP="00EA39BC"/>
    <w:p w14:paraId="3B431BB4" w14:textId="1CD79AE1" w:rsidR="002A615F" w:rsidRDefault="004B065E" w:rsidP="00AD6027">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w:t>
      </w:r>
      <w:r w:rsidR="006E2E84">
        <w:lastRenderedPageBreak/>
        <w:t xml:space="preserve">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w:t>
      </w:r>
    </w:p>
    <w:p w14:paraId="5B7BB0B9" w14:textId="77777777" w:rsidR="002A615F" w:rsidRDefault="002A615F" w:rsidP="00AD6027"/>
    <w:p w14:paraId="796F7ECA" w14:textId="77777777" w:rsidR="002A615F" w:rsidRDefault="00DF6E28" w:rsidP="00AD6027">
      <w:commentRangeStart w:id="20"/>
      <w:r>
        <w:t>Our more d</w:t>
      </w:r>
      <w:r w:rsidR="00C06E8D">
        <w:t xml:space="preserve">etailed </w:t>
      </w:r>
      <w:r w:rsidR="00213ACF">
        <w:t xml:space="preserve">analysis </w:t>
      </w:r>
      <w:r w:rsidR="00C06E8D">
        <w:t>of the WBC regions show</w:t>
      </w:r>
      <w:r w:rsidR="002A615F">
        <w:t>s</w:t>
      </w:r>
      <w:r w:rsidR="00C06E8D">
        <w:t xml:space="preserve"> that</w:t>
      </w:r>
      <w:r w:rsidR="00C75F48">
        <w:t xml:space="preserve"> </w:t>
      </w:r>
      <w:r w:rsidR="00C06E8D">
        <w:t xml:space="preserve">the jets, </w:t>
      </w:r>
      <w:r w:rsidR="00C75F48">
        <w:t xml:space="preserve">eddy fields, and meanders </w:t>
      </w:r>
      <w:r w:rsidR="004B065E">
        <w:t xml:space="preserve">are </w:t>
      </w:r>
      <w:r w:rsidR="00C75F48">
        <w:t xml:space="preserve">not equal </w:t>
      </w:r>
      <w:r w:rsidR="004B065E">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Pr="00213ACF">
        <w:rPr>
          <w:i/>
        </w:rPr>
        <w:t>ca</w:t>
      </w:r>
      <w:r>
        <w:t>. 5</w:t>
      </w:r>
      <w:r w:rsidRPr="00C97201">
        <w:t>°</w:t>
      </w:r>
      <w:r w:rsidR="00A139B9">
        <w:t xml:space="preserve"> south-west of the point of inception of the AC, and </w:t>
      </w:r>
      <w:r w:rsidR="00213ACF" w:rsidRPr="00213ACF">
        <w:rPr>
          <w:i/>
        </w:rPr>
        <w:t>ca</w:t>
      </w:r>
      <w:r w:rsidR="00213ACF">
        <w:t xml:space="preserve">. </w:t>
      </w:r>
      <w:r w:rsidR="003849B9">
        <w:t>5</w:t>
      </w:r>
      <w:r w:rsidRPr="00C97201">
        <w:t>°</w:t>
      </w:r>
      <w:r>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t xml:space="preserve">the </w:t>
      </w:r>
      <w:r w:rsidR="003849B9">
        <w:t>high</w:t>
      </w:r>
      <w:r>
        <w:t>est</w:t>
      </w:r>
      <w:r w:rsidR="003849B9">
        <w:t xml:space="preserve"> rate in mean SST increase </w:t>
      </w:r>
      <w:r>
        <w:t>is</w:t>
      </w:r>
      <w:r w:rsidR="003849B9">
        <w:t xml:space="preserve"> to the </w:t>
      </w:r>
      <w:r>
        <w:t xml:space="preserve">east </w:t>
      </w:r>
      <w:r w:rsidR="003849B9">
        <w:t>of the Bass Strait</w:t>
      </w:r>
      <w:r>
        <w:t>,</w:t>
      </w:r>
      <w:r w:rsidR="003849B9">
        <w:t xml:space="preserve"> and </w:t>
      </w:r>
      <w:r w:rsidR="00925402">
        <w:t xml:space="preserve">at the point of inception of the </w:t>
      </w:r>
      <w:r w:rsidR="006D3D0F">
        <w:t>northward-</w:t>
      </w:r>
      <w:r w:rsidR="00925402">
        <w:t>flowing retroflection of the BC</w:t>
      </w:r>
      <w:r w:rsidR="003849B9">
        <w:t>.</w:t>
      </w:r>
      <w:commentRangeEnd w:id="20"/>
      <w:r w:rsidR="006D3D0F">
        <w:rPr>
          <w:rStyle w:val="CommentReference"/>
          <w:rFonts w:eastAsia="Times New Roman"/>
        </w:rPr>
        <w:commentReference w:id="20"/>
      </w:r>
      <w:r w:rsidR="003849B9">
        <w:t xml:space="preserve"> </w:t>
      </w:r>
    </w:p>
    <w:p w14:paraId="74C49B72" w14:textId="77777777" w:rsidR="002A615F" w:rsidRDefault="002A615F" w:rsidP="00AD6027"/>
    <w:p w14:paraId="1C14165D" w14:textId="689FAEB4" w:rsidR="00882436" w:rsidRDefault="002A615F" w:rsidP="00882436">
      <w:r>
        <w:t xml:space="preserve">In addition to examining changes in mean SST, our analysis also includes </w:t>
      </w:r>
      <w:r w:rsidR="00AD6027" w:rsidRPr="00C97201">
        <w:t>the right-hand tail of the extreme temperature value distribution (</w:t>
      </w:r>
      <w:r w:rsidR="00AD6027" w:rsidRPr="00C97201">
        <w:rPr>
          <w:i/>
          <w:iCs/>
        </w:rPr>
        <w:t>i.e.</w:t>
      </w:r>
      <w:r w:rsidR="00AD6027" w:rsidRPr="00C97201">
        <w:t xml:space="preserve"> </w:t>
      </w:r>
      <w:r>
        <w:t xml:space="preserve">with ‘extreme’ here defined as </w:t>
      </w:r>
      <w:r w:rsidR="00AD6027" w:rsidRPr="00C97201">
        <w:t xml:space="preserve">≥ 5 consecutive days of temperatures above the 90th percentile relative to the seasonally-varying long-term climatology) of WBC regions. </w:t>
      </w:r>
      <w:r w:rsidR="00F270CB">
        <w:t>&lt;</w:t>
      </w:r>
      <w:r w:rsidR="00F270CB">
        <w:rPr>
          <w:highlight w:val="yellow"/>
        </w:rPr>
        <w:t>‘N</w:t>
      </w:r>
      <w:r w:rsidR="00F270CB" w:rsidRPr="00F270CB">
        <w:rPr>
          <w:highlight w:val="yellow"/>
        </w:rPr>
        <w:t>ormal’ extreme value theory talks about the occurrences of data points in the extreme tails of the PDF; here, however, it is the occurrences of days about the 90th percentile × duration</w:t>
      </w:r>
      <w:r w:rsidR="00F270CB">
        <w:rPr>
          <w:highlight w:val="yellow"/>
        </w:rPr>
        <w:t>.</w:t>
      </w:r>
      <w:r w:rsidR="00F270CB">
        <w:t xml:space="preserve">&gt; </w:t>
      </w:r>
      <w:r w:rsidR="00FA01EC">
        <w:t>&lt;</w:t>
      </w:r>
      <w:r w:rsidR="00F270CB">
        <w:rPr>
          <w:highlight w:val="yellow"/>
        </w:rPr>
        <w:t>T</w:t>
      </w:r>
      <w:r w:rsidR="00FD1AF3" w:rsidRPr="00FD1AF3">
        <w:rPr>
          <w:highlight w:val="yellow"/>
        </w:rPr>
        <w:t>alk about the generalised extreme value distribution (GEV); extreme value theory</w:t>
      </w:r>
      <w:r w:rsidR="00F270CB">
        <w:rPr>
          <w:highlight w:val="yellow"/>
        </w:rPr>
        <w:t>.</w:t>
      </w:r>
      <w:r w:rsidR="00FA01EC">
        <w:t>&gt;</w:t>
      </w:r>
      <w:r w:rsidR="00FD1AF3">
        <w:t xml:space="preserve"> </w:t>
      </w:r>
      <w:r w:rsidR="00AD6027" w:rsidRPr="00C97201">
        <w:t>Th</w:t>
      </w:r>
      <w:r w:rsidR="00FD1AF3">
        <w:t>is empirical</w:t>
      </w:r>
      <w:r w:rsidR="00AD6027" w:rsidRPr="00C97201">
        <w:t xml:space="preserve"> analysis sheds light on the </w:t>
      </w:r>
      <w:r w:rsidR="00FD1AF3">
        <w:t xml:space="preserve">physical </w:t>
      </w:r>
      <w:r w:rsidR="00AD6027" w:rsidRPr="00C97201">
        <w:t xml:space="preserve">evolution of the dynamics of heat transport that is associated with the variability or increased variability observed in WBCs. </w:t>
      </w:r>
      <w:r w:rsidR="00FD1AF3">
        <w:t>&lt;</w:t>
      </w:r>
      <w:r w:rsidR="00F270CB">
        <w:rPr>
          <w:highlight w:val="yellow"/>
        </w:rPr>
        <w:t>W</w:t>
      </w:r>
      <w:r w:rsidR="00FD1AF3" w:rsidRPr="00FD1AF3">
        <w:rPr>
          <w:highlight w:val="yellow"/>
        </w:rPr>
        <w:t xml:space="preserve">hat insights </w:t>
      </w:r>
      <w:r w:rsidR="00FD1AF3">
        <w:rPr>
          <w:highlight w:val="yellow"/>
        </w:rPr>
        <w:t xml:space="preserve">useful to understanding the climate system </w:t>
      </w:r>
      <w:r w:rsidR="00FD1AF3" w:rsidRPr="00FD1AF3">
        <w:rPr>
          <w:highlight w:val="yellow"/>
        </w:rPr>
        <w:t>come from looking at the extremes as compared to the mean?</w:t>
      </w:r>
      <w:r w:rsidR="00FD1AF3">
        <w:t>&gt; &lt;</w:t>
      </w:r>
      <w:r w:rsidR="00FD1AF3" w:rsidRPr="007E5D76">
        <w:rPr>
          <w:highlight w:val="yellow"/>
        </w:rPr>
        <w:t>Implications for GCMs? Will they benefit from including the kinds of outputs that MHW metrics might provide?</w:t>
      </w:r>
      <w:r w:rsidR="00FD1AF3">
        <w:t>&gt;</w:t>
      </w:r>
      <w:r w:rsidR="00882436">
        <w:t xml:space="preserve"> &lt;</w:t>
      </w:r>
      <w:r w:rsidR="00882436" w:rsidRPr="00882436">
        <w:rPr>
          <w:highlight w:val="yellow"/>
        </w:rPr>
        <w:t xml:space="preserve">Basically, what I am trying to understand is, aside from the ecosystem implications that everyone talks about, is there some deeper understanding of climate change/the climate system </w:t>
      </w:r>
      <w:r w:rsidR="00882436">
        <w:rPr>
          <w:highlight w:val="yellow"/>
        </w:rPr>
        <w:t xml:space="preserve">(or the statistical nature of extreme values given that here they are defined as exceedance </w:t>
      </w:r>
      <w:r w:rsidR="00882436" w:rsidRPr="00F270CB">
        <w:rPr>
          <w:highlight w:val="yellow"/>
        </w:rPr>
        <w:t>× duration</w:t>
      </w:r>
      <w:r w:rsidR="00882436">
        <w:rPr>
          <w:highlight w:val="yellow"/>
        </w:rPr>
        <w:t xml:space="preserve">) </w:t>
      </w:r>
      <w:r w:rsidR="00882436" w:rsidRPr="00882436">
        <w:rPr>
          <w:highlight w:val="yellow"/>
        </w:rPr>
        <w:t>to be found if one looks at the extremes?</w:t>
      </w:r>
      <w:r w:rsidR="00882436">
        <w:t>&gt;</w:t>
      </w:r>
      <w:r w:rsidR="00AC38FD">
        <w:t xml:space="preserve"> </w:t>
      </w:r>
      <w:r w:rsidR="00525705">
        <w:t>T</w:t>
      </w:r>
      <w:r w:rsidR="005E1F0D">
        <w:t>urbulen</w:t>
      </w:r>
      <w:r w:rsidR="00525705">
        <w:t>t flows are</w:t>
      </w:r>
      <w:r w:rsidR="005E1F0D">
        <w:t xml:space="preserve"> </w:t>
      </w:r>
      <w:r w:rsidR="00525705">
        <w:t xml:space="preserve">an important part </w:t>
      </w:r>
      <w:r w:rsidR="005E1F0D">
        <w:t>of the ocean’s physical dynamics</w:t>
      </w:r>
      <w:r w:rsidR="00525705">
        <w:t>.</w:t>
      </w:r>
      <w:r w:rsidR="005E1F0D">
        <w:t xml:space="preserve"> </w:t>
      </w:r>
      <w:r w:rsidR="00525705">
        <w:t>S</w:t>
      </w:r>
      <w:r w:rsidR="005E1F0D">
        <w:t xml:space="preserve">ince meanders are here implicated for their role in conveying heat at the upper extremes of what is considered normal for ocean regions at the periphery of WBCs, this </w:t>
      </w:r>
      <w:r w:rsidR="00525705">
        <w:t>insight</w:t>
      </w:r>
      <w:r w:rsidR="005E1F0D">
        <w:t xml:space="preserve"> could </w:t>
      </w:r>
      <w:r w:rsidR="00525705">
        <w:t xml:space="preserve">lead to an </w:t>
      </w:r>
      <w:r w:rsidR="005E1F0D">
        <w:t>improv</w:t>
      </w:r>
      <w:r w:rsidR="00525705">
        <w:t xml:space="preserve">ed </w:t>
      </w:r>
      <w:r w:rsidR="005E1F0D">
        <w:t>parameterization of turbulence and heat flux</w:t>
      </w:r>
      <w:r w:rsidR="00525705">
        <w:t xml:space="preserve"> in Global Climate Models (GCMs). &lt;</w:t>
      </w:r>
      <w:r w:rsidR="00525705" w:rsidRPr="00525705">
        <w:rPr>
          <w:highlight w:val="yellow"/>
        </w:rPr>
        <w:t>What remains unknown?</w:t>
      </w:r>
      <w:r w:rsidR="00525705">
        <w:t>&gt;</w:t>
      </w:r>
    </w:p>
    <w:p w14:paraId="015FEC67" w14:textId="77777777" w:rsidR="00882436" w:rsidRDefault="00882436" w:rsidP="00AD6027"/>
    <w:p w14:paraId="398C249D" w14:textId="190F8317" w:rsidR="00AD6027" w:rsidRDefault="00AD6027" w:rsidP="00AD6027">
      <w:r w:rsidRPr="00C97201">
        <w:t xml:space="preserve">Interannual variability attributed to the EAC has been demonstrated to be responsible for explaining approximately 50% of the interannual variability in the number of MHW days off eastern Tasmania </w:t>
      </w:r>
      <w:r>
        <w:fldChar w:fldCharType="begin" w:fldLock="1"/>
      </w:r>
      <w:r>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fldChar w:fldCharType="separate"/>
      </w:r>
      <w:r w:rsidRPr="00C75F48">
        <w:rPr>
          <w:noProof/>
        </w:rPr>
        <w:t>(</w:t>
      </w:r>
      <w:r w:rsidRPr="00C75F48">
        <w:rPr>
          <w:i/>
          <w:noProof/>
        </w:rPr>
        <w:t>28</w:t>
      </w:r>
      <w:r w:rsidRPr="00C75F48">
        <w:rPr>
          <w:noProof/>
        </w:rPr>
        <w:t>)</w:t>
      </w:r>
      <w:r>
        <w:fldChar w:fldCharType="end"/>
      </w:r>
      <w:r w:rsidRPr="00C97201">
        <w:t>. An increasing variability has been demonstrated for the AC</w:t>
      </w:r>
      <w:r>
        <w:t xml:space="preserve"> </w:t>
      </w:r>
      <w:r>
        <w:fldChar w:fldCharType="begin" w:fldLock="1"/>
      </w:r>
      <w:r>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fldChar w:fldCharType="separate"/>
      </w:r>
      <w:r w:rsidRPr="00F505A3">
        <w:rPr>
          <w:noProof/>
        </w:rPr>
        <w:t>(</w:t>
      </w:r>
      <w:r w:rsidRPr="00F505A3">
        <w:rPr>
          <w:i/>
          <w:noProof/>
        </w:rPr>
        <w:t>25</w:t>
      </w:r>
      <w:r w:rsidRPr="00F505A3">
        <w:rPr>
          <w:noProof/>
        </w:rPr>
        <w:t>)</w:t>
      </w:r>
      <w:r>
        <w:fldChar w:fldCharType="end"/>
      </w:r>
      <w:r w:rsidRPr="00C97201">
        <w:t xml:space="preserve">, and in particular enhanced eddy propagation and in the Agulhas leakage </w:t>
      </w:r>
      <w:r>
        <w:fldChar w:fldCharType="begin" w:fldLock="1"/>
      </w:r>
      <w:r>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fldChar w:fldCharType="separate"/>
      </w:r>
      <w:r w:rsidRPr="00C75F48">
        <w:rPr>
          <w:noProof/>
        </w:rPr>
        <w:t>(</w:t>
      </w:r>
      <w:r w:rsidRPr="00C75F48">
        <w:rPr>
          <w:i/>
          <w:noProof/>
        </w:rPr>
        <w:t>29</w:t>
      </w:r>
      <w:r w:rsidRPr="00C75F48">
        <w:rPr>
          <w:noProof/>
        </w:rPr>
        <w:t>)</w:t>
      </w:r>
      <w:r>
        <w:fldChar w:fldCharType="end"/>
      </w:r>
      <w:r w:rsidRPr="00C97201">
        <w:t xml:space="preserve">. </w:t>
      </w:r>
      <w:r>
        <w:t>&lt;</w:t>
      </w:r>
      <w:r w:rsidRPr="009D0422">
        <w:rPr>
          <w:highlight w:val="yellow"/>
        </w:rPr>
        <w:t>More about BC, KC, GS</w:t>
      </w:r>
      <w:r>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fldChar w:fldCharType="begin" w:fldLock="1"/>
      </w:r>
      <w:r>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fldChar w:fldCharType="separate"/>
      </w:r>
      <w:r w:rsidRPr="00C75F48">
        <w:rPr>
          <w:noProof/>
        </w:rPr>
        <w:t>(</w:t>
      </w:r>
      <w:r w:rsidRPr="00C75F48">
        <w:rPr>
          <w:i/>
          <w:noProof/>
        </w:rPr>
        <w:t>30</w:t>
      </w:r>
      <w:r w:rsidRPr="00C75F48">
        <w:rPr>
          <w:noProof/>
        </w:rPr>
        <w:t>)</w:t>
      </w:r>
      <w:r>
        <w:fldChar w:fldCharType="end"/>
      </w:r>
      <w:r w:rsidRPr="00C97201">
        <w:t>.</w:t>
      </w:r>
    </w:p>
    <w:p w14:paraId="32A293E1" w14:textId="77777777" w:rsidR="00AD6027" w:rsidRDefault="00AD6027" w:rsidP="00EA39BC"/>
    <w:p w14:paraId="1F6563C3" w14:textId="15500349" w:rsidR="00BB2BD2" w:rsidRDefault="00BB2BD2" w:rsidP="00BB2BD2">
      <w:r>
        <w:t>&lt;</w:t>
      </w:r>
      <w:r w:rsidRPr="007E5D76">
        <w:rPr>
          <w:highlight w:val="yellow"/>
        </w:rPr>
        <w:t>What other mechanisms have been attributed to MHW formation? Integrate below</w:t>
      </w:r>
      <w:r w:rsidR="00F270CB">
        <w:rPr>
          <w:highlight w:val="yellow"/>
        </w:rPr>
        <w:t>.</w:t>
      </w:r>
      <w:r>
        <w:t xml:space="preserve">&gt; Marine heatwaves are </w:t>
      </w:r>
      <w:commentRangeStart w:id="21"/>
      <w:r>
        <w:t>generally</w:t>
      </w:r>
      <w:commentRangeEnd w:id="21"/>
      <w:r>
        <w:rPr>
          <w:rStyle w:val="CommentReference"/>
          <w:rFonts w:eastAsia="Times New Roman"/>
        </w:rPr>
        <w:commentReference w:id="21"/>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w:t>
      </w:r>
      <w:r w:rsidR="00F270CB">
        <w:t>‘</w:t>
      </w:r>
      <w:r>
        <w:t>Ningaloo Niño</w:t>
      </w:r>
      <w:r w:rsidR="00F270CB">
        <w:t>’</w:t>
      </w:r>
      <w:r>
        <w:t xml:space="preserve">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w:t>
      </w:r>
      <w:r w:rsidR="00F270CB">
        <w:t>‘</w:t>
      </w:r>
      <w:r>
        <w:t>blob</w:t>
      </w:r>
      <w:r w:rsidR="00F270CB">
        <w:t>’</w:t>
      </w:r>
      <w:r>
        <w:t xml:space="preserve">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and Mantua 2016</w:t>
      </w:r>
      <w:r>
        <w:t>), the Ningaloo Niño (La Ni</w:t>
      </w:r>
      <w:r w:rsidR="00F270CB">
        <w:t>ñ</w:t>
      </w:r>
      <w:r>
        <w:t>a; Feng et al. 2013)</w:t>
      </w:r>
      <w:r w:rsidR="00F270CB">
        <w:t>.</w:t>
      </w:r>
    </w:p>
    <w:p w14:paraId="60E348B4" w14:textId="77777777" w:rsidR="0066594C" w:rsidRDefault="0066594C" w:rsidP="00EA39BC"/>
    <w:p w14:paraId="5290F501" w14:textId="1FE68C25" w:rsidR="004B065E" w:rsidRPr="00C97201" w:rsidRDefault="0066594C" w:rsidP="00EA39BC">
      <w:r>
        <w:t>&lt;</w:t>
      </w:r>
      <w:r w:rsidR="004B065E" w:rsidRPr="007E5D76">
        <w:rPr>
          <w:highlight w:val="yellow"/>
        </w:rPr>
        <w:t>Eddy heat flux is generally not important in much of the world</w:t>
      </w:r>
      <w:r w:rsidR="00F270CB">
        <w:rPr>
          <w:highlight w:val="yellow"/>
        </w:rPr>
        <w:t>’</w:t>
      </w:r>
      <w:r w:rsidR="004B065E" w:rsidRPr="007E5D76">
        <w:rPr>
          <w:highlight w:val="yellow"/>
        </w:rPr>
        <w:t>s oceans, but it is an important with boundary currents is an important component of global heat flux, unli</w:t>
      </w:r>
      <w:r w:rsidRPr="007E5D76">
        <w:rPr>
          <w:highlight w:val="yellow"/>
        </w:rPr>
        <w:t>ke in most other ocean regions</w:t>
      </w:r>
      <w:r w:rsidR="00F270CB">
        <w:rPr>
          <w:highlight w:val="yellow"/>
        </w:rPr>
        <w:t>.</w:t>
      </w:r>
      <w:r>
        <w:t>&gt;</w:t>
      </w:r>
    </w:p>
    <w:p w14:paraId="392D165A" w14:textId="77777777" w:rsidR="00C97201" w:rsidRPr="00C97201" w:rsidRDefault="00C97201" w:rsidP="00EA39BC"/>
    <w:p w14:paraId="22EF6C0E" w14:textId="77777777" w:rsidR="00DB1620" w:rsidRDefault="00DB1620" w:rsidP="00AD6027">
      <w:pPr>
        <w:ind w:left="0"/>
      </w:pPr>
    </w:p>
    <w:p w14:paraId="54314630" w14:textId="7DFE6A7C" w:rsidR="00DB1620" w:rsidRPr="00C97201" w:rsidRDefault="00DB1620" w:rsidP="00DB1620">
      <w:commentRangeStart w:id="22"/>
      <w:commentRangeStart w:id="23"/>
      <w:r w:rsidRPr="00C97201">
        <w:lastRenderedPageBreak/>
        <w:t>All WBCs are responding in similar key ways…</w:t>
      </w:r>
      <w:commentRangeEnd w:id="22"/>
      <w:ins w:id="24" w:author="Unknown Author" w:date="2019-02-27T16:03:00Z">
        <w:r w:rsidRPr="00C97201">
          <w:commentReference w:id="22"/>
        </w:r>
      </w:ins>
      <w:r>
        <w:t xml:space="preserve"> </w:t>
      </w:r>
      <w:r w:rsidRPr="00C97201">
        <w:t xml:space="preserve">Except for the Kuroshio Current, WBCs are </w:t>
      </w:r>
      <w:commentRangeStart w:id="25"/>
      <w:r w:rsidRPr="00C97201">
        <w:t>extending poleward</w:t>
      </w:r>
      <w:commentRangeEnd w:id="25"/>
      <w:r w:rsidRPr="00C97201">
        <w:commentReference w:id="25"/>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6"/>
      <w:r w:rsidRPr="00C97201">
        <w:t xml:space="preserve">increasing mesoscale activities </w:t>
      </w:r>
      <w:commentRangeEnd w:id="26"/>
      <w:r w:rsidRPr="00C97201">
        <w:commentReference w:id="26"/>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23"/>
      <w:r w:rsidR="006D3D0F">
        <w:rPr>
          <w:rStyle w:val="CommentReference"/>
          <w:rFonts w:eastAsia="Times New Roman"/>
        </w:rPr>
        <w:commentReference w:id="23"/>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27"/>
      <w:r w:rsidRPr="00C97201">
        <w:t>permanent impact</w:t>
      </w:r>
      <w:commentRangeEnd w:id="27"/>
      <w:r w:rsidRPr="00C97201">
        <w:commentReference w:id="27"/>
      </w:r>
      <w:r w:rsidRPr="00C97201">
        <w:t xml:space="preserve"> on pelagic ecosystems have been reported, raising questions around whether MHWs should be considered a threat to the world’s oceanic ecosystems.</w:t>
      </w:r>
      <w:ins w:id="28" w:author="Unknown Author" w:date="2019-02-27T16:05:00Z">
        <w:r w:rsidRPr="00C97201">
          <w:t xml:space="preserve"> </w:t>
        </w:r>
      </w:ins>
      <w:r w:rsidRPr="00C97201">
        <w:t>MHWs have</w:t>
      </w:r>
      <w:r w:rsidR="006D3D0F">
        <w:t>,</w:t>
      </w:r>
      <w:r w:rsidRPr="00C97201">
        <w:t xml:space="preserve"> however</w:t>
      </w:r>
      <w:r w:rsidR="006D3D0F">
        <w:t>,</w:t>
      </w:r>
      <w:r w:rsidRPr="00C97201">
        <w:t xml:space="preserve"> been extensively documented to cause damage to </w:t>
      </w:r>
      <w:commentRangeStart w:id="29"/>
      <w:r w:rsidRPr="00C97201">
        <w:t>coastal ecosystems</w:t>
      </w:r>
      <w:commentRangeEnd w:id="29"/>
      <w:r w:rsidR="006D3D0F">
        <w:rPr>
          <w:rStyle w:val="CommentReference"/>
          <w:rFonts w:eastAsia="Times New Roman"/>
        </w:rPr>
        <w:commentReference w:id="29"/>
      </w:r>
      <w:r w:rsidRPr="00C97201">
        <w:t xml:space="preserve"> and so any increase in </w:t>
      </w:r>
      <w:r w:rsidRPr="00533A31">
        <w:rPr>
          <w:highlight w:val="yellow"/>
        </w:rPr>
        <w:t>shoreward</w:t>
      </w:r>
      <w:r w:rsidRPr="00C97201">
        <w:t xml:space="preserve"> meanders of WBCs would be of concern.</w:t>
      </w:r>
      <w:r w:rsidR="00DB1620">
        <w:t xml:space="preserve"> </w:t>
      </w:r>
      <w:r w:rsidR="00DB1620" w:rsidRPr="00C97201">
        <w:t>With WBCs warming at an increased rate to the global average, it may be assumed that duration and intensity of MHWs in these regions will also increase at a rate greater than the global average. Due to the high internal variability (</w:t>
      </w:r>
      <w:r w:rsidR="00DB1620" w:rsidRPr="00DB1620">
        <w:rPr>
          <w:i/>
        </w:rPr>
        <w:t>i.e.</w:t>
      </w:r>
      <w:r w:rsidR="00DB1620" w:rsidRPr="00C97201">
        <w:t xml:space="preserve"> high EKE) normally found within WBCs, it is likely that any spe</w:t>
      </w:r>
      <w:r w:rsidR="00DB1620">
        <w:t>c</w:t>
      </w:r>
      <w:r w:rsidR="00DB1620" w:rsidRPr="00C97201">
        <w:t xml:space="preserve">ies adapted to live within this oceanographic feature is not adversely affected by MHWs. The concern is rather for areas with the ‘meander zone’ of WBCs and </w:t>
      </w:r>
      <w:commentRangeStart w:id="30"/>
      <w:r w:rsidR="00DB1620" w:rsidRPr="00C97201">
        <w:t>whether or not these regions reach into shallower waters where they can adversely affect benthic ecosystems found along the coastline</w:t>
      </w:r>
      <w:commentRangeEnd w:id="30"/>
      <w:r w:rsidR="00B4323D">
        <w:rPr>
          <w:rStyle w:val="CommentReference"/>
          <w:rFonts w:eastAsia="Times New Roman"/>
        </w:rPr>
        <w:commentReference w:id="30"/>
      </w:r>
      <w:r w:rsidR="00DB1620" w:rsidRPr="00C97201">
        <w:t>.</w:t>
      </w:r>
    </w:p>
    <w:p w14:paraId="73920F39" w14:textId="77777777" w:rsidR="00C97201" w:rsidRPr="00C97201" w:rsidRDefault="00C97201" w:rsidP="00EA39BC"/>
    <w:p w14:paraId="4384CA29" w14:textId="16A50E4C" w:rsidR="00C97201" w:rsidRDefault="00C97201" w:rsidP="007E5D76"/>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Pr="00220DC3" w:rsidRDefault="000B7F0C" w:rsidP="00EA39BC">
      <w:pPr>
        <w:rPr>
          <w:rFonts w:eastAsia="Times New Roman"/>
          <w:color w:val="0070C0"/>
          <w:lang w:val="en-US"/>
        </w:rPr>
      </w:pPr>
      <w:r w:rsidRPr="00220DC3">
        <w:rPr>
          <w:rFonts w:eastAsia="Times New Roman"/>
          <w:color w:val="0070C0"/>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220DC3" w:rsidRDefault="00C52AE4" w:rsidP="00EA39BC">
      <w:pPr>
        <w:rPr>
          <w:rFonts w:eastAsia="Times New Roman"/>
          <w:color w:val="0070C0"/>
          <w:lang w:val="en-US"/>
        </w:rPr>
      </w:pPr>
    </w:p>
    <w:p w14:paraId="5454EFD6"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Also see Experimental Design and Statistics Guidelines below for details. </w:t>
      </w:r>
    </w:p>
    <w:p w14:paraId="5981C852" w14:textId="21C3A9A6" w:rsidR="005341F3" w:rsidRPr="00220DC3" w:rsidRDefault="005341F3" w:rsidP="00AC2069">
      <w:pPr>
        <w:pStyle w:val="Paragraph"/>
        <w:spacing w:before="0"/>
        <w:ind w:left="720" w:firstLine="0"/>
        <w:rPr>
          <w:sz w:val="20"/>
          <w:szCs w:val="20"/>
        </w:rPr>
      </w:pPr>
      <w:r w:rsidRPr="00220DC3">
        <w:rPr>
          <w:color w:val="0070C0"/>
          <w:sz w:val="20"/>
          <w:szCs w:val="20"/>
        </w:rPr>
        <w:t xml:space="preserve">All descriptions of materials and methods should be included </w:t>
      </w:r>
      <w:r w:rsidR="00D913D9" w:rsidRPr="00220DC3">
        <w:rPr>
          <w:color w:val="0070C0"/>
          <w:sz w:val="20"/>
          <w:szCs w:val="20"/>
        </w:rPr>
        <w:t>after the Discussion</w:t>
      </w:r>
      <w:r w:rsidRPr="00220DC3">
        <w:rPr>
          <w:color w:val="0070C0"/>
          <w:sz w:val="20"/>
          <w:szCs w:val="20"/>
        </w:rPr>
        <w:t>. Th</w:t>
      </w:r>
      <w:r w:rsidR="00EB6D47" w:rsidRPr="00220DC3">
        <w:rPr>
          <w:color w:val="0070C0"/>
          <w:sz w:val="20"/>
          <w:szCs w:val="20"/>
        </w:rPr>
        <w:t xml:space="preserve">is section </w:t>
      </w:r>
      <w:r w:rsidRPr="00220DC3">
        <w:rPr>
          <w:color w:val="0070C0"/>
          <w:sz w:val="20"/>
          <w:szCs w:val="20"/>
        </w:rPr>
        <w:t xml:space="preserve">should be broken up </w:t>
      </w:r>
      <w:r w:rsidR="00B151F8" w:rsidRPr="00220DC3">
        <w:rPr>
          <w:color w:val="0070C0"/>
          <w:sz w:val="20"/>
          <w:szCs w:val="20"/>
        </w:rPr>
        <w:t>by</w:t>
      </w:r>
      <w:r w:rsidRPr="00220DC3">
        <w:rPr>
          <w:color w:val="0070C0"/>
          <w:sz w:val="20"/>
          <w:szCs w:val="20"/>
        </w:rPr>
        <w:t xml:space="preserve"> short subheading</w:t>
      </w:r>
      <w:r w:rsidR="00B151F8" w:rsidRPr="00220DC3">
        <w:rPr>
          <w:color w:val="0070C0"/>
          <w:sz w:val="20"/>
          <w:szCs w:val="20"/>
        </w:rPr>
        <w:t>s</w:t>
      </w:r>
      <w:r w:rsidRPr="00220DC3">
        <w:rPr>
          <w:color w:val="0070C0"/>
          <w:sz w:val="20"/>
          <w:szCs w:val="20"/>
        </w:rPr>
        <w:t>. Under exceptional circumstances, when a particularly lengthy description is required, a portion of the materials and methods can be included in the Supplementary Materials.</w:t>
      </w:r>
      <w:r w:rsidR="005B36C0" w:rsidRPr="00220DC3">
        <w:rPr>
          <w:sz w:val="20"/>
          <w:szCs w:val="20"/>
        </w:rPr>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38CCB92"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geostrophic velocities,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xml:space="preserve">’) altimeter product from the Copernicus Marine Environment Monitoring Service (CMEMS) (Pujol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w:t>
      </w:r>
      <w:r w:rsidR="00F049E1" w:rsidRPr="00305F4D">
        <w:t>Archiving Validation and Interpretation of Satellite Data in Oceanography</w:t>
      </w:r>
      <w:r w:rsidR="00F049E1">
        <w:t xml:space="preserve"> (</w:t>
      </w:r>
      <w:r w:rsidR="00F049E1" w:rsidRPr="00EA39BC">
        <w:t>Aviso</w:t>
      </w:r>
      <w:r w:rsidR="00F049E1">
        <w:t>)</w:t>
      </w:r>
      <w:r w:rsidRPr="00EA39BC">
        <w:t xml:space="preserve">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527C102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w:t>
      </w:r>
      <w:r w:rsidRPr="007418E6">
        <w:lastRenderedPageBreak/>
        <w:t>formation of mesoscale eddies (</w:t>
      </w:r>
      <w:r w:rsidRPr="00BB2BD2">
        <w:rPr>
          <w:i/>
        </w:rPr>
        <w:t>i.e.</w:t>
      </w:r>
      <w:r w:rsidRPr="007418E6">
        <w:t xml:space="preserve"> areas where EKE increases); and iii) areas influenced by </w:t>
      </w:r>
      <w:commentRangeStart w:id="31"/>
      <w:r w:rsidRPr="007418E6">
        <w:t>meanders from the WBCs</w:t>
      </w:r>
      <w:commentRangeEnd w:id="31"/>
      <w:r w:rsidR="00F049E1">
        <w:rPr>
          <w:rStyle w:val="CommentReference"/>
          <w:rFonts w:eastAsia="Times New Roman"/>
        </w:rPr>
        <w:commentReference w:id="31"/>
      </w:r>
      <w:r w:rsidRPr="007418E6">
        <w:t>.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32"/>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and because it is calculated as an anomaly with respect to the long-term mean, indicates the field of eddy propagation around the mean trajectory.</w:t>
      </w:r>
      <w:commentRangeEnd w:id="32"/>
      <w:r w:rsidR="00623B4A">
        <w:rPr>
          <w:rStyle w:val="CommentReference"/>
          <w:rFonts w:eastAsia="Times New Roman"/>
        </w:rPr>
        <w:commentReference w:id="32"/>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AA45B76"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w:t>
      </w:r>
      <w:r w:rsidR="00623B4A" w:rsidRPr="007418E6">
        <w:t>Ou</w:t>
      </w:r>
      <w:r w:rsidR="00623B4A">
        <w:t>r</w:t>
      </w:r>
      <w:r w:rsidR="00623B4A" w:rsidRPr="007418E6">
        <w:t xml:space="preserve"> </w:t>
      </w:r>
      <w:r w:rsidRPr="007418E6">
        <w:t>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59F3FC2D" w:rsidR="007418E6" w:rsidRPr="007418E6" w:rsidRDefault="006A70F9" w:rsidP="00EA39BC">
      <w:r>
        <w:t>Polygons</w:t>
      </w:r>
      <w:r w:rsidR="007418E6" w:rsidRPr="007418E6">
        <w:t xml:space="preserve"> representing the fields of maximal influence of MKE, EKE (called ‘zones of influence’ henceforth), and mean intensity 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eddies that occurred during periods of the top three most intense thermal events were tagged.</w:t>
      </w:r>
    </w:p>
    <w:p w14:paraId="175E17F1" w14:textId="77777777" w:rsidR="007418E6" w:rsidRPr="007418E6" w:rsidRDefault="007418E6" w:rsidP="00EA39BC"/>
    <w:p w14:paraId="4623DACC" w14:textId="5E73021C" w:rsidR="007418E6" w:rsidRPr="007418E6" w:rsidRDefault="007418E6" w:rsidP="00CC5EDA">
      <w:r w:rsidRPr="007418E6">
        <w:t xml:space="preserve">The question of whether </w:t>
      </w:r>
      <w:r w:rsidR="00426D6A">
        <w:t>E</w:t>
      </w:r>
      <w:r w:rsidRPr="007418E6">
        <w:t xml:space="preserve">KE </w:t>
      </w:r>
      <w:r w:rsidR="00C25650">
        <w:t xml:space="preserve">co-vary with </w:t>
      </w:r>
      <w:r w:rsidRPr="007418E6">
        <w:t xml:space="preserve">mean event intensity on a per pixel basis was addressed by subjecting </w:t>
      </w:r>
      <w:r w:rsidR="00426D6A">
        <w:t>E</w:t>
      </w:r>
      <w:r w:rsidR="00CC5EDA">
        <w:t>KE</w:t>
      </w:r>
      <w:r w:rsidRPr="007418E6">
        <w:t xml:space="preserve"> and </w:t>
      </w:r>
      <w:r w:rsidR="00C25650">
        <w:t>exceedance (</w:t>
      </w:r>
      <w:r w:rsidR="00C25650" w:rsidRPr="00C25650">
        <w:rPr>
          <w:i/>
          <w:iCs/>
        </w:rPr>
        <w:t>i.e.</w:t>
      </w:r>
      <w:r w:rsidR="00C25650">
        <w:t>, SST exceeding the 90th percentile)</w:t>
      </w:r>
      <w:r w:rsidRPr="007418E6">
        <w:t xml:space="preserve"> to a </w:t>
      </w:r>
      <w:r w:rsidR="00C25650">
        <w:t>5</w:t>
      </w:r>
      <w:r w:rsidRPr="007418E6">
        <w:t xml:space="preserve">-day wide moving average smoother over the period </w:t>
      </w:r>
      <w:r w:rsidR="003B732B" w:rsidRPr="003B732B">
        <w:t>2006-01-01</w:t>
      </w:r>
      <w:r w:rsidRPr="007418E6">
        <w:t xml:space="preserve"> to </w:t>
      </w:r>
      <w:r w:rsidR="003B732B" w:rsidRPr="003B732B">
        <w:t>2015-12-31</w:t>
      </w:r>
      <w:r w:rsidRPr="007418E6">
        <w:t xml:space="preserve">, and </w:t>
      </w:r>
      <w:r w:rsidR="00CC5EDA">
        <w:t xml:space="preserve">applying a Maximum Covariance Analysis (MCA) to a region </w:t>
      </w:r>
      <w:r w:rsidR="00426D6A">
        <w:t xml:space="preserve">that includes </w:t>
      </w:r>
      <w:r w:rsidR="00CC5EDA">
        <w:t>the mean intensity</w:t>
      </w:r>
      <w:r w:rsidR="006A70F9">
        <w:t xml:space="preserve"> zones of influence</w:t>
      </w:r>
      <w:r w:rsidRPr="007418E6">
        <w:t xml:space="preserve">. </w:t>
      </w:r>
      <w:r w:rsidR="00CC5EDA">
        <w:t xml:space="preserve">This dimension reduction technique allows us to </w:t>
      </w:r>
      <w:r w:rsidR="004C1B9A" w:rsidRPr="004C1B9A">
        <w:t xml:space="preserve">discriminate </w:t>
      </w:r>
      <w:r w:rsidR="00CC5EDA">
        <w:t xml:space="preserve">amongst </w:t>
      </w:r>
      <w:r w:rsidR="004C1B9A" w:rsidRPr="004C1B9A">
        <w:t>superimposed coupled patterns</w:t>
      </w:r>
      <w:r w:rsidR="00533A31">
        <w:t xml:space="preserve"> and might miss less dominant modes of </w:t>
      </w:r>
      <w:proofErr w:type="spellStart"/>
      <w:r w:rsidR="00533A31">
        <w:t>covariability</w:t>
      </w:r>
      <w:proofErr w:type="spellEnd"/>
      <w:r w:rsidR="00533A31">
        <w:t xml:space="preserve">, specifically </w:t>
      </w:r>
      <w:r w:rsidR="00CC5EDA">
        <w:t xml:space="preserve">those </w:t>
      </w:r>
      <w:r w:rsidR="00D45C9C">
        <w:t xml:space="preserve">that might </w:t>
      </w:r>
      <w:r w:rsidR="00CC5EDA">
        <w:t xml:space="preserve">result from </w:t>
      </w:r>
      <w:r w:rsidR="00D45C9C">
        <w:t xml:space="preserve">the infrequent </w:t>
      </w:r>
      <w:r w:rsidR="00533A31">
        <w:t>meander intrusion into the mean intensity zone</w:t>
      </w:r>
      <w:r w:rsidR="00CC5EDA">
        <w:t>s</w:t>
      </w:r>
      <w:r w:rsidR="00533A31">
        <w:t xml:space="preserve"> of influence</w:t>
      </w:r>
      <w:r w:rsidR="004C1B9A" w:rsidRPr="004C1B9A">
        <w:t xml:space="preserve">. </w:t>
      </w:r>
      <w:r w:rsidR="004C1B9A">
        <w:t xml:space="preserve">MCA is a singular value decomposition (SVD) applied to a </w:t>
      </w:r>
      <w:r w:rsidR="00636D03">
        <w:t>cross-</w:t>
      </w:r>
      <w:r w:rsidR="004C1B9A">
        <w:t xml:space="preserve">covariance matrix between the </w:t>
      </w:r>
      <w:r w:rsidR="00426D6A">
        <w:t>E</w:t>
      </w:r>
      <w:r w:rsidR="004C1B9A">
        <w:t xml:space="preserve">KE and exceedance time series fields, and it </w:t>
      </w:r>
      <w:r w:rsidR="006B27CB">
        <w:t>projects the data onto</w:t>
      </w:r>
      <w:r w:rsidR="004C1B9A">
        <w:t xml:space="preserve"> </w:t>
      </w:r>
      <w:r w:rsidR="006B27CB">
        <w:t xml:space="preserve">a reduced number of </w:t>
      </w:r>
      <w:r w:rsidR="00D45C9C">
        <w:t xml:space="preserve">orthogonal </w:t>
      </w:r>
      <w:r w:rsidR="004C1B9A">
        <w:t xml:space="preserve">leading modes of </w:t>
      </w:r>
      <w:r w:rsidR="004C1B9A" w:rsidRPr="004C1B9A">
        <w:t xml:space="preserve">highly </w:t>
      </w:r>
      <w:r w:rsidR="00397854">
        <w:t>covarying</w:t>
      </w:r>
      <w:r w:rsidR="004C1B9A" w:rsidRPr="004C1B9A">
        <w:t xml:space="preserve"> patterns ranked according to their contributions to the total </w:t>
      </w:r>
      <w:r w:rsidR="0038186C">
        <w:t>co</w:t>
      </w:r>
      <w:r w:rsidR="004C1B9A" w:rsidRPr="004C1B9A">
        <w:t>variance explained.</w:t>
      </w:r>
      <w:r w:rsidR="00397854">
        <w:t xml:space="preserve"> The outcome of the MCA includes the spatial structure of the two </w:t>
      </w:r>
      <w:r w:rsidR="00426D6A">
        <w:t xml:space="preserve">coupled </w:t>
      </w:r>
      <w:r w:rsidR="00397854">
        <w:t>spatial fields, as well as the squared fraction of covariance (SFC), which is the squared singular values, or eigenvalues, that indicate the fraction of the overall variance explained by each respective MCA mode</w:t>
      </w:r>
      <w:r w:rsidR="00636D03">
        <w:t xml:space="preserve"> (</w:t>
      </w:r>
      <w:commentRangeStart w:id="33"/>
      <w:r w:rsidR="00636D03">
        <w:t>ref.</w:t>
      </w:r>
      <w:commentRangeEnd w:id="33"/>
      <w:r w:rsidR="00636D03">
        <w:rPr>
          <w:rStyle w:val="CommentReference"/>
          <w:rFonts w:eastAsia="Times New Roman"/>
        </w:rPr>
        <w:commentReference w:id="33"/>
      </w:r>
      <w:r w:rsidR="00636D03">
        <w:t>)</w:t>
      </w:r>
      <w:r w:rsidR="00397854">
        <w:t>.</w:t>
      </w:r>
      <w:r w:rsidR="00636D03">
        <w:t xml:space="preserve"> The Pearson correlation between the time series of expansion coefficients from the two fields indicate the strength of association between the coupled modes</w:t>
      </w:r>
      <w:r w:rsidR="00426D6A">
        <w:t xml:space="preserve">—we interpret EKE as the forcing variable and </w:t>
      </w:r>
      <w:r w:rsidR="00426D6A">
        <w:lastRenderedPageBreak/>
        <w:t>exceedance as the response variable</w:t>
      </w:r>
      <w:r w:rsidR="00636D03">
        <w:t>.</w:t>
      </w:r>
      <w:r w:rsidR="00CC5EDA">
        <w:t xml:space="preserve"> </w:t>
      </w:r>
      <w:r w:rsidR="006106FF">
        <w:t>As an additional assessment of the contribution of</w:t>
      </w:r>
      <w:commentRangeStart w:id="34"/>
      <w:r w:rsidRPr="007418E6">
        <w:t xml:space="preserve"> WBC meanders and rings </w:t>
      </w:r>
      <w:r w:rsidR="006106FF">
        <w:t xml:space="preserve">to the </w:t>
      </w:r>
      <w:r w:rsidRPr="007418E6">
        <w:t xml:space="preserve">transport </w:t>
      </w:r>
      <w:r w:rsidR="006106FF">
        <w:t xml:space="preserve">of </w:t>
      </w:r>
      <w:r w:rsidRPr="007418E6">
        <w:t>warm water into the ocean regions flanking the field dominated by high EKE, we created animations of daily geostrophic velocities and the occurrence of MHWs.</w:t>
      </w:r>
      <w:commentRangeEnd w:id="34"/>
      <w:r w:rsidRPr="007418E6">
        <w:commentReference w:id="34"/>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35"/>
      <w:commentRangeStart w:id="36"/>
      <w:r w:rsidRPr="007418E6">
        <w:t>These animations</w:t>
      </w:r>
      <w:commentRangeEnd w:id="35"/>
      <w:r w:rsidRPr="007418E6">
        <w:commentReference w:id="35"/>
      </w:r>
      <w:commentRangeEnd w:id="36"/>
      <w:r w:rsidRPr="007418E6">
        <w:commentReference w:id="36"/>
      </w:r>
      <w:r w:rsidRPr="007418E6">
        <w:t xml:space="preserve"> were </w:t>
      </w:r>
      <w:r w:rsidR="006E746E">
        <w:t>visually</w:t>
      </w:r>
      <w:r w:rsidR="006E746E" w:rsidRPr="007418E6">
        <w:t xml:space="preserve"> </w:t>
      </w:r>
      <w:r w:rsidRPr="007418E6">
        <w:t xml:space="preserve">examined </w:t>
      </w:r>
      <w:r w:rsidR="00CC5EDA">
        <w:t xml:space="preserve">and confirmed the </w:t>
      </w:r>
      <w:r w:rsidRPr="007418E6">
        <w:t>co-</w:t>
      </w:r>
      <w:r w:rsidR="00CC5EDA">
        <w:t>variation</w:t>
      </w:r>
      <w:r w:rsidRPr="007418E6">
        <w:t xml:space="preserve"> of meanders and thermal events.</w:t>
      </w:r>
    </w:p>
    <w:p w14:paraId="688D970E"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220DC3" w:rsidRDefault="00454396" w:rsidP="00EA39BC">
      <w:pPr>
        <w:pStyle w:val="Refhead"/>
        <w:spacing w:before="0" w:after="0"/>
        <w:ind w:left="720"/>
        <w:rPr>
          <w:b w:val="0"/>
          <w:color w:val="0070C0"/>
          <w:sz w:val="20"/>
          <w:szCs w:val="20"/>
        </w:rPr>
      </w:pPr>
      <w:r w:rsidRPr="00220DC3">
        <w:rPr>
          <w:b w:val="0"/>
          <w:color w:val="0070C0"/>
          <w:sz w:val="20"/>
          <w:szCs w:val="20"/>
        </w:rPr>
        <w:t xml:space="preserve">You may include up to a total of ten figures and/or tables (combined) throughout the supplemental text. </w:t>
      </w:r>
      <w:r w:rsidR="00EB3AC7" w:rsidRPr="00220DC3">
        <w:rPr>
          <w:b w:val="0"/>
          <w:color w:val="0070C0"/>
          <w:sz w:val="20"/>
          <w:szCs w:val="2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220DC3">
        <w:rPr>
          <w:b w:val="0"/>
          <w:color w:val="0070C0"/>
          <w:sz w:val="20"/>
          <w:szCs w:val="20"/>
        </w:rPr>
        <w:t xml:space="preserve">  </w:t>
      </w:r>
      <w:r w:rsidR="00EB3AC7" w:rsidRPr="00220DC3">
        <w:rPr>
          <w:b w:val="0"/>
          <w:color w:val="0070C0"/>
          <w:sz w:val="20"/>
          <w:szCs w:val="20"/>
        </w:rPr>
        <w:t>Alternatively, Supplementary Materials can be included as a separate file that can be uploaded as the final figure file within the 6 MB upload limit. In that case, use one of the file types specified above (.doc or .docx preferred).</w:t>
      </w:r>
    </w:p>
    <w:p w14:paraId="1672300C" w14:textId="77777777" w:rsidR="00EB3AC7" w:rsidRPr="00220DC3" w:rsidRDefault="00EB3AC7" w:rsidP="00AC2069">
      <w:pPr>
        <w:pStyle w:val="Refhead"/>
        <w:spacing w:before="0" w:after="0"/>
        <w:ind w:left="720"/>
        <w:rPr>
          <w:b w:val="0"/>
          <w:sz w:val="20"/>
          <w:szCs w:val="20"/>
        </w:rPr>
      </w:pPr>
    </w:p>
    <w:p w14:paraId="35AA05A4" w14:textId="77777777" w:rsidR="008573F1" w:rsidRPr="00220DC3" w:rsidRDefault="000B7F0C" w:rsidP="00AC2069">
      <w:pPr>
        <w:pStyle w:val="Refhead"/>
        <w:spacing w:before="0" w:after="0"/>
        <w:ind w:left="720"/>
        <w:rPr>
          <w:b w:val="0"/>
          <w:color w:val="0070C0"/>
          <w:sz w:val="20"/>
          <w:szCs w:val="20"/>
        </w:rPr>
      </w:pPr>
      <w:r w:rsidRPr="00220DC3">
        <w:rPr>
          <w:b w:val="0"/>
          <w:color w:val="0070C0"/>
          <w:sz w:val="20"/>
          <w:szCs w:val="20"/>
        </w:rPr>
        <w:t xml:space="preserve">If you have any Supplemental Materials please list them by </w:t>
      </w:r>
      <w:r w:rsidR="00D913D9" w:rsidRPr="00220DC3">
        <w:rPr>
          <w:b w:val="0"/>
          <w:color w:val="0070C0"/>
          <w:sz w:val="20"/>
          <w:szCs w:val="20"/>
        </w:rPr>
        <w:t>sections</w:t>
      </w:r>
      <w:r w:rsidR="008573F1" w:rsidRPr="00220DC3">
        <w:rPr>
          <w:b w:val="0"/>
          <w:color w:val="0070C0"/>
          <w:sz w:val="20"/>
          <w:szCs w:val="20"/>
        </w:rPr>
        <w:t xml:space="preserve"> in the following order: </w:t>
      </w:r>
      <w:r w:rsidR="00D913D9" w:rsidRPr="00220DC3">
        <w:rPr>
          <w:b w:val="0"/>
          <w:color w:val="0070C0"/>
          <w:sz w:val="20"/>
          <w:szCs w:val="20"/>
        </w:rPr>
        <w:t>s</w:t>
      </w:r>
      <w:r w:rsidR="008573F1" w:rsidRPr="00220DC3">
        <w:rPr>
          <w:b w:val="0"/>
          <w:color w:val="0070C0"/>
          <w:sz w:val="20"/>
          <w:szCs w:val="20"/>
        </w:rPr>
        <w:t>upplementary materials and methods</w:t>
      </w:r>
      <w:r w:rsidR="00D913D9" w:rsidRPr="00220DC3">
        <w:rPr>
          <w:b w:val="0"/>
          <w:color w:val="0070C0"/>
          <w:sz w:val="20"/>
          <w:szCs w:val="20"/>
        </w:rPr>
        <w:t xml:space="preserve"> (if any)</w:t>
      </w:r>
      <w:r w:rsidR="008573F1" w:rsidRPr="00220DC3">
        <w:rPr>
          <w:b w:val="0"/>
          <w:color w:val="0070C0"/>
          <w:sz w:val="20"/>
          <w:szCs w:val="20"/>
        </w:rPr>
        <w:t xml:space="preserve">, supplementary figures, supplementary tables, </w:t>
      </w:r>
      <w:r w:rsidR="00D913D9" w:rsidRPr="00220DC3">
        <w:rPr>
          <w:b w:val="0"/>
          <w:color w:val="0070C0"/>
          <w:sz w:val="20"/>
          <w:szCs w:val="20"/>
        </w:rPr>
        <w:t xml:space="preserve">and </w:t>
      </w:r>
      <w:r w:rsidR="008573F1" w:rsidRPr="00220DC3">
        <w:rPr>
          <w:b w:val="0"/>
          <w:color w:val="0070C0"/>
          <w:sz w:val="20"/>
          <w:szCs w:val="20"/>
        </w:rPr>
        <w:t xml:space="preserve">other supplementary files </w:t>
      </w:r>
      <w:r w:rsidR="00D913D9" w:rsidRPr="00220DC3">
        <w:rPr>
          <w:b w:val="0"/>
          <w:color w:val="0070C0"/>
          <w:sz w:val="20"/>
          <w:szCs w:val="20"/>
        </w:rPr>
        <w:t>(</w:t>
      </w:r>
      <w:r w:rsidR="008573F1" w:rsidRPr="00220DC3">
        <w:rPr>
          <w:b w:val="0"/>
          <w:color w:val="0070C0"/>
          <w:sz w:val="20"/>
          <w:szCs w:val="20"/>
        </w:rPr>
        <w:t>such as movies, data, interactive images, or database files</w:t>
      </w:r>
      <w:r w:rsidR="00D913D9" w:rsidRPr="00220DC3">
        <w:rPr>
          <w:b w:val="0"/>
          <w:color w:val="0070C0"/>
          <w:sz w:val="20"/>
          <w:szCs w:val="20"/>
        </w:rPr>
        <w:t>)</w:t>
      </w:r>
      <w:r w:rsidR="008573F1" w:rsidRPr="00220DC3">
        <w:rPr>
          <w:b w:val="0"/>
          <w:color w:val="0070C0"/>
          <w:sz w:val="20"/>
          <w:szCs w:val="20"/>
        </w:rPr>
        <w:t>. Be sure to submit all Supplementary</w:t>
      </w:r>
      <w:r w:rsidR="00EB6D47" w:rsidRPr="00220DC3">
        <w:rPr>
          <w:b w:val="0"/>
          <w:color w:val="0070C0"/>
          <w:sz w:val="20"/>
          <w:szCs w:val="20"/>
        </w:rPr>
        <w:t xml:space="preserve"> Materials with the manuscript.</w:t>
      </w:r>
      <w:r w:rsidR="00D913D9" w:rsidRPr="00220DC3">
        <w:rPr>
          <w:b w:val="0"/>
          <w:color w:val="0070C0"/>
          <w:sz w:val="20"/>
          <w:szCs w:val="20"/>
        </w:rPr>
        <w:t xml:space="preserve"> Example:</w:t>
      </w:r>
    </w:p>
    <w:p w14:paraId="56A730C7" w14:textId="77777777" w:rsidR="00A16C38" w:rsidRPr="00220DC3" w:rsidRDefault="00A16C38" w:rsidP="00AC2069">
      <w:pPr>
        <w:pStyle w:val="Paragraph"/>
        <w:spacing w:before="0"/>
        <w:ind w:left="720" w:firstLine="0"/>
        <w:rPr>
          <w:color w:val="0070C0"/>
          <w:sz w:val="20"/>
          <w:szCs w:val="20"/>
        </w:rPr>
      </w:pPr>
    </w:p>
    <w:p w14:paraId="67073814" w14:textId="77777777" w:rsidR="00C917E9" w:rsidRPr="00220DC3" w:rsidRDefault="008573F1" w:rsidP="00AC2069">
      <w:pPr>
        <w:pStyle w:val="Paragraph"/>
        <w:spacing w:before="0"/>
        <w:ind w:left="720" w:firstLine="0"/>
        <w:rPr>
          <w:color w:val="0070C0"/>
          <w:sz w:val="20"/>
          <w:szCs w:val="20"/>
        </w:rPr>
      </w:pPr>
      <w:r w:rsidRPr="00220DC3">
        <w:rPr>
          <w:color w:val="0070C0"/>
          <w:sz w:val="20"/>
          <w:szCs w:val="20"/>
        </w:rPr>
        <w:t>Materials and Methods</w:t>
      </w:r>
    </w:p>
    <w:p w14:paraId="1AFF45CA"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1. Title of the first supplementary figure.</w:t>
      </w:r>
    </w:p>
    <w:p w14:paraId="4E2506C9"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2. Title of the second supplementary figure.</w:t>
      </w:r>
    </w:p>
    <w:p w14:paraId="7D8233E5"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Table S1. Title of the first supplementary table.</w:t>
      </w:r>
    </w:p>
    <w:p w14:paraId="070DC118"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Data file S1. Title of the first supplementary data file.</w:t>
      </w:r>
    </w:p>
    <w:p w14:paraId="35B57496"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220DC3" w:rsidRDefault="004A10BE" w:rsidP="00C52AE4">
      <w:pPr>
        <w:pStyle w:val="Referencesandnotes"/>
        <w:spacing w:before="0"/>
        <w:ind w:firstLine="0"/>
        <w:rPr>
          <w:color w:val="0070C0"/>
          <w:sz w:val="20"/>
          <w:szCs w:val="20"/>
        </w:rPr>
      </w:pPr>
      <w:r w:rsidRPr="00220DC3">
        <w:rPr>
          <w:color w:val="0070C0"/>
          <w:sz w:val="20"/>
          <w:szCs w:val="20"/>
        </w:rPr>
        <w:t xml:space="preserve">There is only one reference list </w:t>
      </w:r>
      <w:r w:rsidR="00EB6D47" w:rsidRPr="00220DC3">
        <w:rPr>
          <w:color w:val="0070C0"/>
          <w:sz w:val="20"/>
          <w:szCs w:val="20"/>
        </w:rPr>
        <w:t xml:space="preserve">for </w:t>
      </w:r>
      <w:r w:rsidR="00B151F8" w:rsidRPr="00220DC3">
        <w:rPr>
          <w:color w:val="0070C0"/>
          <w:sz w:val="20"/>
          <w:szCs w:val="20"/>
        </w:rPr>
        <w:t xml:space="preserve">all sources cited in </w:t>
      </w:r>
      <w:r w:rsidR="00EB6D47" w:rsidRPr="00220DC3">
        <w:rPr>
          <w:color w:val="0070C0"/>
          <w:sz w:val="20"/>
          <w:szCs w:val="20"/>
        </w:rPr>
        <w:t xml:space="preserve">the </w:t>
      </w:r>
      <w:r w:rsidR="00B151F8" w:rsidRPr="00220DC3">
        <w:rPr>
          <w:color w:val="0070C0"/>
          <w:sz w:val="20"/>
          <w:szCs w:val="20"/>
        </w:rPr>
        <w:t xml:space="preserve">main </w:t>
      </w:r>
      <w:r w:rsidRPr="00220DC3">
        <w:rPr>
          <w:color w:val="0070C0"/>
          <w:sz w:val="20"/>
          <w:szCs w:val="20"/>
        </w:rPr>
        <w:t>text, figure</w:t>
      </w:r>
      <w:r w:rsidR="00B151F8" w:rsidRPr="00220DC3">
        <w:rPr>
          <w:color w:val="0070C0"/>
          <w:sz w:val="20"/>
          <w:szCs w:val="20"/>
        </w:rPr>
        <w:t xml:space="preserve"> and table</w:t>
      </w:r>
      <w:r w:rsidRPr="00220DC3">
        <w:rPr>
          <w:color w:val="0070C0"/>
          <w:sz w:val="20"/>
          <w:szCs w:val="20"/>
        </w:rPr>
        <w:t xml:space="preserve"> </w:t>
      </w:r>
      <w:r w:rsidR="00B151F8" w:rsidRPr="00220DC3">
        <w:rPr>
          <w:color w:val="0070C0"/>
          <w:sz w:val="20"/>
          <w:szCs w:val="20"/>
        </w:rPr>
        <w:t>legends,</w:t>
      </w:r>
      <w:r w:rsidRPr="00220DC3">
        <w:rPr>
          <w:color w:val="0070C0"/>
          <w:sz w:val="20"/>
          <w:szCs w:val="20"/>
        </w:rPr>
        <w:t xml:space="preserve"> and Supplementary Materials</w:t>
      </w:r>
      <w:r w:rsidR="00157597" w:rsidRPr="00220DC3">
        <w:rPr>
          <w:color w:val="0070C0"/>
          <w:sz w:val="20"/>
          <w:szCs w:val="20"/>
        </w:rPr>
        <w:t xml:space="preserve">, and this main list </w:t>
      </w:r>
      <w:r w:rsidR="00157597" w:rsidRPr="00220DC3">
        <w:rPr>
          <w:b/>
          <w:color w:val="0070C0"/>
          <w:sz w:val="20"/>
          <w:szCs w:val="20"/>
        </w:rPr>
        <w:t>should not exceed 40 citations</w:t>
      </w:r>
      <w:r w:rsidRPr="00220DC3">
        <w:rPr>
          <w:color w:val="0070C0"/>
          <w:sz w:val="20"/>
          <w:szCs w:val="20"/>
        </w:rPr>
        <w:t>. Do not include a second reference list in the Supplementary Materials section.</w:t>
      </w:r>
      <w:r w:rsidR="005B36C0" w:rsidRPr="00220DC3">
        <w:rPr>
          <w:color w:val="0070C0"/>
          <w:sz w:val="20"/>
          <w:szCs w:val="20"/>
        </w:rPr>
        <w:t xml:space="preserve"> </w:t>
      </w:r>
      <w:r w:rsidRPr="00220DC3">
        <w:rPr>
          <w:color w:val="0070C0"/>
          <w:sz w:val="20"/>
          <w:szCs w:val="20"/>
        </w:rPr>
        <w:t>Reference</w:t>
      </w:r>
      <w:r w:rsidR="008573F1" w:rsidRPr="00220DC3">
        <w:rPr>
          <w:color w:val="0070C0"/>
          <w:sz w:val="20"/>
          <w:szCs w:val="20"/>
        </w:rPr>
        <w:t>s</w:t>
      </w:r>
      <w:r w:rsidRPr="00220DC3">
        <w:rPr>
          <w:color w:val="0070C0"/>
          <w:sz w:val="20"/>
          <w:szCs w:val="20"/>
        </w:rPr>
        <w:t xml:space="preserve"> cited</w:t>
      </w:r>
      <w:r w:rsidR="00B151F8" w:rsidRPr="00220DC3">
        <w:rPr>
          <w:color w:val="0070C0"/>
          <w:sz w:val="20"/>
          <w:szCs w:val="20"/>
        </w:rPr>
        <w:t xml:space="preserve"> only</w:t>
      </w:r>
      <w:r w:rsidRPr="00220DC3">
        <w:rPr>
          <w:color w:val="0070C0"/>
          <w:sz w:val="20"/>
          <w:szCs w:val="20"/>
        </w:rPr>
        <w:t xml:space="preserve"> in the Supplementary Materials section are not counted toward length guidelines.</w:t>
      </w:r>
    </w:p>
    <w:p w14:paraId="55822E9B" w14:textId="77777777" w:rsidR="00677536" w:rsidRPr="00220DC3" w:rsidRDefault="00677536" w:rsidP="00C52AE4">
      <w:pPr>
        <w:pStyle w:val="Referencesandnotes"/>
        <w:spacing w:before="0"/>
        <w:ind w:firstLine="0"/>
        <w:rPr>
          <w:color w:val="0070C0"/>
          <w:sz w:val="20"/>
          <w:szCs w:val="20"/>
        </w:rPr>
      </w:pPr>
    </w:p>
    <w:p w14:paraId="7E42CA12" w14:textId="77777777" w:rsidR="00677536" w:rsidRPr="00220DC3" w:rsidRDefault="004A10BE" w:rsidP="00C52AE4">
      <w:pPr>
        <w:pStyle w:val="Referencesandnotes"/>
        <w:spacing w:before="0"/>
        <w:ind w:firstLine="0"/>
        <w:rPr>
          <w:color w:val="0070C0"/>
          <w:sz w:val="20"/>
          <w:szCs w:val="20"/>
        </w:rPr>
      </w:pPr>
      <w:r w:rsidRPr="00220DC3">
        <w:rPr>
          <w:color w:val="0070C0"/>
          <w:sz w:val="20"/>
          <w:szCs w:val="20"/>
        </w:rPr>
        <w:t xml:space="preserve">Each reference </w:t>
      </w:r>
      <w:r w:rsidR="00EB6D47" w:rsidRPr="00220DC3">
        <w:rPr>
          <w:color w:val="0070C0"/>
          <w:sz w:val="20"/>
          <w:szCs w:val="20"/>
        </w:rPr>
        <w:t xml:space="preserve">should have a separate number and </w:t>
      </w:r>
      <w:r w:rsidRPr="00220DC3">
        <w:rPr>
          <w:color w:val="0070C0"/>
          <w:sz w:val="20"/>
          <w:szCs w:val="20"/>
        </w:rPr>
        <w:t>should be on a separate line ending in a period.</w:t>
      </w:r>
    </w:p>
    <w:p w14:paraId="634F059B" w14:textId="77777777" w:rsidR="004A10BE" w:rsidRPr="00220DC3" w:rsidRDefault="00157597" w:rsidP="00C52AE4">
      <w:pPr>
        <w:pStyle w:val="Referencesandnotes"/>
        <w:spacing w:before="0"/>
        <w:ind w:firstLine="0"/>
        <w:rPr>
          <w:rStyle w:val="custom-cit-date"/>
          <w:color w:val="0070C0"/>
          <w:sz w:val="20"/>
          <w:szCs w:val="20"/>
        </w:rPr>
      </w:pPr>
      <w:r w:rsidRPr="00220DC3">
        <w:rPr>
          <w:color w:val="0070C0"/>
          <w:sz w:val="20"/>
          <w:szCs w:val="20"/>
        </w:rPr>
        <w:br/>
      </w:r>
      <w:r w:rsidR="00677536" w:rsidRPr="00220DC3">
        <w:rPr>
          <w:color w:val="0070C0"/>
          <w:sz w:val="20"/>
          <w:szCs w:val="20"/>
        </w:rPr>
        <w:t>See the Author Instructions for details of correct reference style, with examples.</w:t>
      </w:r>
    </w:p>
    <w:p w14:paraId="6996E8E4" w14:textId="77777777" w:rsidR="00677536" w:rsidRPr="00220DC3" w:rsidRDefault="00677536" w:rsidP="00C52AE4">
      <w:pPr>
        <w:pStyle w:val="Referencesandnotes"/>
        <w:spacing w:before="0"/>
        <w:ind w:firstLine="0"/>
        <w:rPr>
          <w:color w:val="0070C0"/>
          <w:sz w:val="20"/>
          <w:szCs w:val="20"/>
        </w:rPr>
      </w:pPr>
    </w:p>
    <w:p w14:paraId="5D716E02" w14:textId="77777777" w:rsidR="004A10BE" w:rsidRPr="00220DC3" w:rsidRDefault="00EB6D47" w:rsidP="00C52AE4">
      <w:pPr>
        <w:pStyle w:val="Referencesandnotes"/>
        <w:spacing w:before="0"/>
        <w:ind w:firstLine="0"/>
        <w:rPr>
          <w:color w:val="0070C0"/>
          <w:sz w:val="20"/>
          <w:szCs w:val="20"/>
        </w:rPr>
      </w:pPr>
      <w:r w:rsidRPr="00220DC3">
        <w:rPr>
          <w:color w:val="0070C0"/>
          <w:sz w:val="20"/>
          <w:szCs w:val="20"/>
        </w:rPr>
        <w:t>You can use</w:t>
      </w:r>
      <w:r w:rsidR="004A10BE" w:rsidRPr="00220DC3">
        <w:rPr>
          <w:color w:val="0070C0"/>
          <w:sz w:val="20"/>
          <w:szCs w:val="20"/>
        </w:rPr>
        <w:t xml:space="preserve"> a numbered list in </w:t>
      </w:r>
      <w:r w:rsidRPr="00220DC3">
        <w:rPr>
          <w:color w:val="0070C0"/>
          <w:sz w:val="20"/>
          <w:szCs w:val="20"/>
        </w:rPr>
        <w:t xml:space="preserve">MS </w:t>
      </w:r>
      <w:r w:rsidR="004A10BE" w:rsidRPr="00220DC3">
        <w:rPr>
          <w:color w:val="0070C0"/>
          <w:sz w:val="20"/>
          <w:szCs w:val="20"/>
        </w:rPr>
        <w:t>Word.</w:t>
      </w:r>
    </w:p>
    <w:p w14:paraId="6396343E" w14:textId="77777777" w:rsidR="00677536" w:rsidRPr="00220DC3" w:rsidRDefault="00677536" w:rsidP="00C52AE4">
      <w:pPr>
        <w:pStyle w:val="Referencesandnotes"/>
        <w:spacing w:before="0"/>
        <w:ind w:firstLine="0"/>
        <w:rPr>
          <w:color w:val="0070C0"/>
          <w:sz w:val="20"/>
          <w:szCs w:val="20"/>
        </w:rPr>
      </w:pPr>
    </w:p>
    <w:p w14:paraId="145F0F7C" w14:textId="77777777" w:rsidR="004A10BE" w:rsidRPr="00EA39BC" w:rsidRDefault="004A10BE" w:rsidP="00C52AE4">
      <w:pPr>
        <w:pStyle w:val="Referencesandnotes"/>
        <w:spacing w:before="0"/>
        <w:ind w:firstLine="0"/>
        <w:rPr>
          <w:color w:val="0070C0"/>
        </w:rPr>
      </w:pPr>
      <w:r w:rsidRPr="00220DC3">
        <w:rPr>
          <w:color w:val="0070C0"/>
          <w:sz w:val="20"/>
          <w:szCs w:val="20"/>
        </w:rPr>
        <w:t xml:space="preserve">Please do not </w:t>
      </w:r>
      <w:r w:rsidR="00B151F8" w:rsidRPr="00220DC3">
        <w:rPr>
          <w:color w:val="0070C0"/>
          <w:sz w:val="20"/>
          <w:szCs w:val="20"/>
        </w:rPr>
        <w:t>include any extraneous language such as</w:t>
      </w:r>
      <w:r w:rsidRPr="00220DC3">
        <w:rPr>
          <w:color w:val="0070C0"/>
          <w:sz w:val="20"/>
          <w:szCs w:val="20"/>
        </w:rPr>
        <w:t xml:space="preserve"> explanatory notes</w:t>
      </w:r>
      <w:r w:rsidR="00B151F8" w:rsidRPr="00220DC3">
        <w:rPr>
          <w:color w:val="0070C0"/>
          <w:sz w:val="20"/>
          <w:szCs w:val="20"/>
        </w:rPr>
        <w:t xml:space="preserve"> </w:t>
      </w:r>
      <w:r w:rsidR="0069612A" w:rsidRPr="00220DC3">
        <w:rPr>
          <w:color w:val="0070C0"/>
          <w:sz w:val="20"/>
          <w:szCs w:val="20"/>
        </w:rPr>
        <w:t>as part of</w:t>
      </w:r>
      <w:r w:rsidR="00B151F8" w:rsidRPr="00220DC3">
        <w:rPr>
          <w:color w:val="0070C0"/>
          <w:sz w:val="20"/>
          <w:szCs w:val="20"/>
        </w:rPr>
        <w:t xml:space="preserve"> a reference to a </w:t>
      </w:r>
      <w:r w:rsidR="0069612A" w:rsidRPr="00220DC3">
        <w:rPr>
          <w:color w:val="0070C0"/>
          <w:sz w:val="20"/>
          <w:szCs w:val="20"/>
        </w:rPr>
        <w:t xml:space="preserve">given </w:t>
      </w:r>
      <w:r w:rsidR="00B151F8" w:rsidRPr="00220DC3">
        <w:rPr>
          <w:color w:val="0070C0"/>
          <w:sz w:val="20"/>
          <w:szCs w:val="20"/>
        </w:rPr>
        <w:t>source</w:t>
      </w:r>
      <w:r w:rsidRPr="00220DC3">
        <w:rPr>
          <w:color w:val="0070C0"/>
          <w:sz w:val="20"/>
          <w:szCs w:val="20"/>
        </w:rPr>
        <w:t>.</w:t>
      </w:r>
      <w:r w:rsidR="00A04CD2" w:rsidRPr="00220DC3">
        <w:rPr>
          <w:color w:val="0070C0"/>
          <w:sz w:val="20"/>
          <w:szCs w:val="20"/>
        </w:rPr>
        <w:t xml:space="preserve"> </w:t>
      </w:r>
      <w:r w:rsidR="00A04CD2" w:rsidRPr="00220DC3">
        <w:rPr>
          <w:i/>
          <w:color w:val="0070C0"/>
          <w:sz w:val="20"/>
          <w:szCs w:val="20"/>
        </w:rPr>
        <w:t>Science Advances</w:t>
      </w:r>
      <w:r w:rsidR="00A04CD2" w:rsidRPr="00220DC3">
        <w:rPr>
          <w:color w:val="0070C0"/>
          <w:sz w:val="20"/>
          <w:szCs w:val="2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220DC3">
        <w:rPr>
          <w:color w:val="0070C0"/>
          <w:sz w:val="20"/>
          <w:szCs w:val="2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lastRenderedPageBreak/>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lastRenderedPageBreak/>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lastRenderedPageBreak/>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thony J. Richardson" w:date="2019-04-13T13:10:00Z" w:initials="AJR">
    <w:p w14:paraId="0C1DED37" w14:textId="77777777" w:rsidR="00CC5EDA" w:rsidRDefault="00CC5EDA" w:rsidP="007A33C9">
      <w:pPr>
        <w:pStyle w:val="CommentText"/>
        <w:ind w:left="0"/>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3" w:author="Anthony J. Richardson" w:date="2019-04-13T13:08:00Z" w:initials="AJR">
    <w:p w14:paraId="5AB515B1" w14:textId="77777777" w:rsidR="00CC5EDA" w:rsidRDefault="00CC5EDA" w:rsidP="007A33C9">
      <w:pPr>
        <w:pStyle w:val="CommentText"/>
        <w:ind w:left="0"/>
      </w:pPr>
      <w:r>
        <w:rPr>
          <w:rStyle w:val="CommentReference"/>
        </w:rPr>
        <w:annotationRef/>
      </w:r>
      <w:r>
        <w:t>I thought they looked at increase in frequency and duration, not intensity?</w:t>
      </w:r>
    </w:p>
  </w:comment>
  <w:comment w:id="4" w:author="AJ Smit" w:date="2019-04-10T13:25:00Z" w:initials="Office">
    <w:p w14:paraId="193B20F0" w14:textId="77777777" w:rsidR="00CC5EDA" w:rsidRDefault="00CC5EDA" w:rsidP="00C839F0">
      <w:pPr>
        <w:pStyle w:val="CommentText"/>
        <w:ind w:left="0"/>
      </w:pPr>
      <w:r>
        <w:rPr>
          <w:rStyle w:val="CommentReference"/>
        </w:rPr>
        <w:annotationRef/>
      </w:r>
      <w:r>
        <w:t>Enough?</w:t>
      </w:r>
    </w:p>
  </w:comment>
  <w:comment w:id="8" w:author="AJ Smit" w:date="2019-02-18T18:19:00Z" w:initials="Office">
    <w:p w14:paraId="1E92A437" w14:textId="77777777" w:rsidR="00CC5EDA" w:rsidRDefault="00CC5EDA" w:rsidP="003637B4">
      <w:pPr>
        <w:pStyle w:val="CommentText"/>
        <w:ind w:left="0"/>
      </w:pPr>
      <w:r>
        <w:rPr>
          <w:rStyle w:val="CommentReference"/>
        </w:rPr>
        <w:annotationRef/>
      </w:r>
      <w:r>
        <w:t>Is this change associated with an increase in ‘MHWs’?</w:t>
      </w:r>
    </w:p>
  </w:comment>
  <w:comment w:id="9" w:author="AJ Smit" w:date="2019-04-05T15:08:00Z" w:initials="Office">
    <w:p w14:paraId="4FD652D7" w14:textId="77777777" w:rsidR="00CC5EDA" w:rsidRDefault="00CC5EDA"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0" w:author="AJ Smit" w:date="2019-04-12T07:04:00Z" w:initials="Office">
    <w:p w14:paraId="5677990E" w14:textId="2EB6DD0D" w:rsidR="00CC5EDA" w:rsidRDefault="00CC5EDA" w:rsidP="003637B4">
      <w:pPr>
        <w:pStyle w:val="CommentText"/>
        <w:ind w:left="0"/>
      </w:pPr>
      <w:r>
        <w:rPr>
          <w:rStyle w:val="CommentReference"/>
        </w:rPr>
        <w:annotationRef/>
      </w:r>
      <w:r>
        <w:t>Which noun is best? Severity or prevalence?</w:t>
      </w:r>
    </w:p>
  </w:comment>
  <w:comment w:id="12" w:author="AJ Smit" w:date="2019-04-01T09:41:00Z" w:initials="AJS">
    <w:p w14:paraId="4C5BA8D7" w14:textId="77777777" w:rsidR="00CC5EDA" w:rsidRDefault="00CC5EDA" w:rsidP="007A33C9">
      <w:pPr>
        <w:pStyle w:val="CommentText"/>
        <w:ind w:left="0"/>
      </w:pPr>
      <w:r>
        <w:rPr>
          <w:rStyle w:val="CommentReference"/>
        </w:rPr>
        <w:annotationRef/>
      </w:r>
      <w:r>
        <w:t>How?</w:t>
      </w:r>
    </w:p>
  </w:comment>
  <w:comment w:id="11" w:author="Anthony J. Richardson" w:date="2019-04-13T13:17:00Z" w:initials="AJR">
    <w:p w14:paraId="73692541" w14:textId="77777777" w:rsidR="00CC5EDA" w:rsidRDefault="00CC5EDA" w:rsidP="007A33C9">
      <w:pPr>
        <w:pStyle w:val="CommentText"/>
        <w:ind w:left="0"/>
      </w:pPr>
      <w:r>
        <w:rPr>
          <w:rStyle w:val="CommentReference"/>
        </w:rPr>
        <w:annotationRef/>
      </w:r>
      <w:r>
        <w:t>We should remove this if we are not using GCMs</w:t>
      </w:r>
    </w:p>
  </w:comment>
  <w:comment w:id="13" w:author="Anthony J. Richardson" w:date="2019-04-13T14:35:00Z" w:initials="AJR">
    <w:p w14:paraId="0BC87CAC" w14:textId="77777777" w:rsidR="00CC5EDA" w:rsidRDefault="00CC5EDA" w:rsidP="00134D05">
      <w:pPr>
        <w:pStyle w:val="CommentText"/>
        <w:ind w:left="0"/>
      </w:pPr>
      <w:r>
        <w:rPr>
          <w:rStyle w:val="CommentReference"/>
        </w:rPr>
        <w:annotationRef/>
      </w:r>
      <w:r>
        <w:t xml:space="preserve">I am not sure that a static map really shows “formation, maintenance, dynamics” of WBCs? Also, I’m not sure we should say there is remarkable similarity. We have metrics that </w:t>
      </w:r>
    </w:p>
  </w:comment>
  <w:comment w:id="15" w:author="Anthony J. Richardson" w:date="2019-04-13T13:29:00Z" w:initials="AJR">
    <w:p w14:paraId="370C9B2C" w14:textId="0F215B40" w:rsidR="00CC5EDA" w:rsidRDefault="00CC5EDA" w:rsidP="00251263">
      <w:pPr>
        <w:pStyle w:val="CommentText"/>
        <w:ind w:left="0"/>
      </w:pPr>
      <w:r>
        <w:rPr>
          <w:rStyle w:val="CommentReference"/>
        </w:rPr>
        <w:annotationRef/>
      </w:r>
      <w:r>
        <w:t xml:space="preserve">To me, the most important point – which we do not </w:t>
      </w:r>
      <w:r w:rsidR="009E19B7">
        <w:t>emphasise</w:t>
      </w:r>
      <w:r>
        <w:t xml:space="preserve"> - is the poleward displacement between MHW and EKE – this is presumably because the eddies/meanders that do make it poleward are hotter than the surrounding water. This is the key point I think</w:t>
      </w:r>
    </w:p>
  </w:comment>
  <w:comment w:id="16" w:author="Anthony J. Richardson" w:date="2019-04-13T14:53:00Z" w:initials="AJR">
    <w:p w14:paraId="756568F5" w14:textId="77777777" w:rsidR="00CC5EDA" w:rsidRDefault="00CC5EDA" w:rsidP="003F0146">
      <w:pPr>
        <w:pStyle w:val="CommentText"/>
        <w:ind w:left="0"/>
      </w:pPr>
      <w:r>
        <w:rPr>
          <w:rStyle w:val="CommentReference"/>
        </w:rPr>
        <w:annotationRef/>
      </w:r>
      <w:r>
        <w:t>I agree with this – it is consistent with our idea that eddies/meanders of warm water have more effect on the poleward side</w:t>
      </w:r>
    </w:p>
  </w:comment>
  <w:comment w:id="17" w:author="David Schoeman" w:date="2019-04-12T09:45:00Z" w:initials="DS">
    <w:p w14:paraId="472EA911" w14:textId="183392AA" w:rsidR="00CC5EDA" w:rsidRDefault="00CC5EDA" w:rsidP="003637B4">
      <w:pPr>
        <w:pStyle w:val="CommentText"/>
        <w:ind w:left="0"/>
      </w:pPr>
      <w:r>
        <w:rPr>
          <w:rStyle w:val="CommentReference"/>
        </w:rPr>
        <w:annotationRef/>
      </w:r>
      <w:r>
        <w:t>They are also less important, because they don’t really talk to the main phenomena discussed here…</w:t>
      </w:r>
    </w:p>
    <w:p w14:paraId="0D8E324B" w14:textId="232C1302" w:rsidR="00CC5EDA" w:rsidRDefault="00CC5EDA" w:rsidP="003637B4">
      <w:pPr>
        <w:pStyle w:val="CommentText"/>
        <w:ind w:left="0"/>
      </w:pPr>
    </w:p>
    <w:p w14:paraId="6CE1EA32" w14:textId="31E28264" w:rsidR="00CC5EDA" w:rsidRDefault="00CC5EDA" w:rsidP="003637B4">
      <w:pPr>
        <w:pStyle w:val="CommentText"/>
        <w:ind w:left="0"/>
      </w:pPr>
      <w:r>
        <w:t>ANT: I WOULD REMOVE IT IF IT’S NOT THE MAIN AREA OF INTEREST</w:t>
      </w:r>
    </w:p>
    <w:p w14:paraId="38EAAC0E" w14:textId="77777777" w:rsidR="00CC5EDA" w:rsidRDefault="00CC5EDA">
      <w:pPr>
        <w:pStyle w:val="CommentText"/>
      </w:pPr>
    </w:p>
    <w:p w14:paraId="4B052D37" w14:textId="505AA659" w:rsidR="00CC5EDA" w:rsidRDefault="00CC5EDA"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8" w:author="Anthony J. Richardson" w:date="2019-04-13T14:31:00Z" w:initials="AJR">
    <w:p w14:paraId="4938E582" w14:textId="6D7E8161" w:rsidR="00CC5EDA" w:rsidRDefault="00CC5EDA" w:rsidP="008D438F">
      <w:pPr>
        <w:pStyle w:val="CommentText"/>
        <w:ind w:left="0"/>
      </w:pPr>
      <w:r>
        <w:rPr>
          <w:rStyle w:val="CommentReference"/>
        </w:rPr>
        <w:annotationRef/>
      </w:r>
      <w:r>
        <w:t xml:space="preserve">Need to start with the 2 or 3 main findings – they just recommend not to repeat the whole results in the discussions I think it is important to highlight what we found because it is not totally clear from what has been written so far </w:t>
      </w:r>
    </w:p>
  </w:comment>
  <w:comment w:id="19" w:author="David Schoeman" w:date="2019-04-12T09:57:00Z" w:initials="DS">
    <w:p w14:paraId="7F47BF83" w14:textId="77777777" w:rsidR="00CC5EDA" w:rsidRDefault="00CC5EDA" w:rsidP="008D438F">
      <w:pPr>
        <w:pStyle w:val="CommentText"/>
        <w:ind w:left="0"/>
      </w:pPr>
      <w:r>
        <w:rPr>
          <w:rStyle w:val="CommentReference"/>
        </w:rPr>
        <w:annotationRef/>
      </w:r>
      <w:r>
        <w:t>Yes. Nice!</w:t>
      </w:r>
    </w:p>
  </w:comment>
  <w:comment w:id="20" w:author="David Schoeman" w:date="2019-04-12T09:59:00Z" w:initials="DS">
    <w:p w14:paraId="503B0595" w14:textId="512F0E14" w:rsidR="00CC5EDA" w:rsidRDefault="00CC5EDA" w:rsidP="003637B4">
      <w:pPr>
        <w:pStyle w:val="CommentText"/>
        <w:ind w:left="0"/>
      </w:pPr>
      <w:r>
        <w:rPr>
          <w:rStyle w:val="CommentReference"/>
        </w:rPr>
        <w:annotationRef/>
      </w:r>
      <w:r>
        <w:t>Nice!</w:t>
      </w:r>
    </w:p>
  </w:comment>
  <w:comment w:id="21" w:author="AJ Smit" w:date="2019-04-11T09:01:00Z" w:initials="Office">
    <w:p w14:paraId="0FB10530" w14:textId="77777777" w:rsidR="00CC5EDA" w:rsidRDefault="00CC5EDA" w:rsidP="00BB2BD2">
      <w:pPr>
        <w:pStyle w:val="CommentText"/>
        <w:ind w:left="0"/>
      </w:pPr>
      <w:r>
        <w:rPr>
          <w:rStyle w:val="CommentReference"/>
        </w:rPr>
        <w:annotationRef/>
      </w:r>
      <w:r>
        <w:t>Is this generalisation true?</w:t>
      </w:r>
    </w:p>
  </w:comment>
  <w:comment w:id="22" w:author="Unknown Author" w:date="2019-02-27T16:03:00Z" w:initials="">
    <w:p w14:paraId="10CDFC16" w14:textId="77777777" w:rsidR="00CC5EDA" w:rsidRDefault="00CC5EDA" w:rsidP="003637B4">
      <w:pPr>
        <w:ind w:left="0"/>
      </w:pPr>
      <w:r>
        <w:t xml:space="preserve">Is the Brazil Current responding the same? </w:t>
      </w:r>
    </w:p>
  </w:comment>
  <w:comment w:id="25" w:author="David Schoeman" w:date="2019-02-23T09:00:00Z" w:initials="DS">
    <w:p w14:paraId="015E8532" w14:textId="068183AF" w:rsidR="00CC5EDA" w:rsidRDefault="00CC5EDA"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6" w:author="AJ Smit" w:date="2019-02-18T18:19:00Z" w:initials="Office">
    <w:p w14:paraId="222875E7" w14:textId="77777777" w:rsidR="00CC5EDA" w:rsidRDefault="00CC5EDA" w:rsidP="003637B4">
      <w:pPr>
        <w:ind w:left="0"/>
      </w:pPr>
      <w:r>
        <w:rPr>
          <w:lang w:bidi="en-US"/>
        </w:rPr>
        <w:t>Is this change associated with an increase in ‘MHWs’?</w:t>
      </w:r>
    </w:p>
  </w:comment>
  <w:comment w:id="23" w:author="David Schoeman" w:date="2019-04-12T10:01:00Z" w:initials="DS">
    <w:p w14:paraId="496DB343" w14:textId="6DD67DA4" w:rsidR="00CC5EDA" w:rsidRDefault="00CC5EDA" w:rsidP="003637B4">
      <w:pPr>
        <w:pStyle w:val="CommentText"/>
        <w:ind w:left="0"/>
      </w:pPr>
      <w:r>
        <w:rPr>
          <w:rStyle w:val="CommentReference"/>
        </w:rPr>
        <w:annotationRef/>
      </w:r>
      <w:r>
        <w:t>Be sure not to repeat stuff word-for-work from the Intro…</w:t>
      </w:r>
    </w:p>
  </w:comment>
  <w:comment w:id="27" w:author="Unknown Author" w:date="2019-02-27T16:05:00Z" w:initials="">
    <w:p w14:paraId="0FDABB53" w14:textId="77777777" w:rsidR="00CC5EDA" w:rsidRDefault="00CC5EDA" w:rsidP="003637B4">
      <w:pPr>
        <w:ind w:left="0"/>
      </w:pPr>
      <w:r>
        <w:t>But what does permanent mean on the time scale of a human life/research career? The 2011 Western Australia event seems to have “permanently” changed the coastal ecosystem.</w:t>
      </w:r>
    </w:p>
  </w:comment>
  <w:comment w:id="29" w:author="David Schoeman" w:date="2019-04-12T10:02:00Z" w:initials="DS">
    <w:p w14:paraId="56DC7E35" w14:textId="33673182" w:rsidR="00CC5EDA" w:rsidRDefault="00CC5EDA"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30" w:author="David Schoeman" w:date="2019-04-12T10:05:00Z" w:initials="DS">
    <w:p w14:paraId="7DFD0FE9" w14:textId="7443ABCB" w:rsidR="00CC5EDA" w:rsidRDefault="00CC5EDA"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31" w:author="AJ Smit" w:date="2019-05-29T14:02:00Z" w:initials="Office">
    <w:p w14:paraId="719CCBCB" w14:textId="45A8B62B" w:rsidR="00CC5EDA" w:rsidRDefault="00CC5EDA" w:rsidP="00F049E1">
      <w:pPr>
        <w:pStyle w:val="CommentText"/>
        <w:ind w:left="0"/>
      </w:pPr>
      <w:r>
        <w:rPr>
          <w:rStyle w:val="CommentReference"/>
        </w:rPr>
        <w:annotationRef/>
      </w:r>
      <w:r>
        <w:t xml:space="preserve">"large anticyclonic meander eddies" </w:t>
      </w:r>
      <w:proofErr w:type="spellStart"/>
      <w:r w:rsidRPr="00EF16C9">
        <w:rPr>
          <w:i/>
        </w:rPr>
        <w:t>sensu</w:t>
      </w:r>
      <w:proofErr w:type="spellEnd"/>
      <w:r>
        <w:t xml:space="preserve"> </w:t>
      </w:r>
      <w:r w:rsidRPr="00EF16C9">
        <w:t xml:space="preserve">G. S. </w:t>
      </w:r>
      <w:proofErr w:type="spellStart"/>
      <w:r w:rsidRPr="00EF16C9">
        <w:t>Pilo</w:t>
      </w:r>
      <w:proofErr w:type="spellEnd"/>
      <w:r w:rsidRPr="00EF16C9">
        <w:t xml:space="preserve">, M. M. Mata, J. L. L. Azevedo, Eddy surface properties and propagation at Southern Hemisphere. </w:t>
      </w:r>
      <w:r w:rsidRPr="00EF16C9">
        <w:rPr>
          <w:i/>
          <w:iCs/>
        </w:rPr>
        <w:t>Ocean Sci.</w:t>
      </w:r>
      <w:r w:rsidRPr="00EF16C9">
        <w:t>, 629–641 (2015).</w:t>
      </w:r>
    </w:p>
  </w:comment>
  <w:comment w:id="32" w:author="David Schoeman" w:date="2019-04-12T10:08:00Z" w:initials="DS">
    <w:p w14:paraId="0367280E" w14:textId="47F22D25" w:rsidR="00CC5EDA" w:rsidRDefault="00CC5EDA" w:rsidP="009E19B7">
      <w:pPr>
        <w:pStyle w:val="CommentText"/>
        <w:ind w:left="0"/>
      </w:pPr>
      <w:r>
        <w:rPr>
          <w:rStyle w:val="CommentReference"/>
        </w:rPr>
        <w:annotationRef/>
      </w:r>
      <w:r>
        <w:t>If EKE is an anomaly relative to the mean, surely mean EKE is zero for all cells? Or Are we computing the mean for one period and anomalies for another? Need to be clear here…?</w:t>
      </w:r>
    </w:p>
  </w:comment>
  <w:comment w:id="33" w:author="AJ Smit" w:date="2019-05-23T07:53:00Z" w:initials="Office">
    <w:p w14:paraId="72131239" w14:textId="77777777" w:rsidR="00CC5EDA" w:rsidRDefault="00CC5EDA" w:rsidP="00636D03">
      <w:pPr>
        <w:pStyle w:val="CommentText"/>
        <w:ind w:left="0"/>
      </w:pPr>
      <w:r>
        <w:rPr>
          <w:rStyle w:val="CommentReference"/>
        </w:rPr>
        <w:annotationRef/>
      </w:r>
      <w:r>
        <w:t xml:space="preserve">Cite study by </w:t>
      </w:r>
      <w:proofErr w:type="spellStart"/>
      <w:r>
        <w:t>Frankignoul</w:t>
      </w:r>
      <w:proofErr w:type="spellEnd"/>
      <w:r>
        <w:t xml:space="preserve"> et al (2011) that shows the MCA being generally quite robust.</w:t>
      </w:r>
    </w:p>
    <w:p w14:paraId="35AB5872" w14:textId="77777777" w:rsidR="00CC5EDA" w:rsidRDefault="00CC5EDA" w:rsidP="00636D03">
      <w:pPr>
        <w:pStyle w:val="CommentText"/>
        <w:ind w:left="0"/>
      </w:pPr>
    </w:p>
    <w:p w14:paraId="0FDA6746" w14:textId="505B527F" w:rsidR="00CC5EDA" w:rsidRPr="00636D03" w:rsidRDefault="00CC5EDA" w:rsidP="00636D03">
      <w:pPr>
        <w:pStyle w:val="CommentText"/>
        <w:ind w:left="0"/>
      </w:pPr>
      <w:proofErr w:type="spellStart"/>
      <w:r w:rsidRPr="00636D03">
        <w:t>Frankignoul</w:t>
      </w:r>
      <w:proofErr w:type="spellEnd"/>
      <w:r w:rsidRPr="00636D03">
        <w:t xml:space="preserve"> C, </w:t>
      </w:r>
      <w:proofErr w:type="spellStart"/>
      <w:r w:rsidRPr="00636D03">
        <w:t>Chouaib</w:t>
      </w:r>
      <w:proofErr w:type="spellEnd"/>
      <w:r w:rsidRPr="00636D03">
        <w:t xml:space="preserve"> N, Liu ZY (2011) Estimating the observed atmospheric response to SST anomalies: maximum covariance analysis, generalized equilibrium feedback assessment, and maximum response estimation. J </w:t>
      </w:r>
      <w:proofErr w:type="spellStart"/>
      <w:r w:rsidRPr="00636D03">
        <w:t>Clim</w:t>
      </w:r>
      <w:proofErr w:type="spellEnd"/>
      <w:r w:rsidRPr="00636D03">
        <w:t xml:space="preserve"> 24:2523–2539</w:t>
      </w:r>
    </w:p>
    <w:p w14:paraId="2AC28FB7" w14:textId="60AF06F9" w:rsidR="00CC5EDA" w:rsidRDefault="00CC5EDA" w:rsidP="00636D03">
      <w:pPr>
        <w:pStyle w:val="CommentText"/>
        <w:ind w:left="0"/>
      </w:pPr>
    </w:p>
  </w:comment>
  <w:comment w:id="34" w:author="Anthony J. Richardson" w:date="2019-02-21T17:32:00Z" w:initials="AJR">
    <w:p w14:paraId="41788CD9" w14:textId="77777777" w:rsidR="00CC5EDA" w:rsidRDefault="00CC5EDA" w:rsidP="006A70F9">
      <w:pPr>
        <w:ind w:left="0"/>
      </w:pPr>
      <w:r>
        <w:rPr>
          <w:lang w:val="en-US" w:bidi="en-US"/>
        </w:rPr>
        <w:t>I think each of your MKE, EKE and movies needs to be in this type of format – i.e. why we did it, and then what we did, to take the reader along with us</w:t>
      </w:r>
    </w:p>
  </w:comment>
  <w:comment w:id="35" w:author="Unknown Author" w:date="2019-02-27T15:31:00Z" w:initials="">
    <w:p w14:paraId="48C04097" w14:textId="77777777" w:rsidR="00CC5EDA" w:rsidRDefault="00CC5EDA" w:rsidP="006A70F9">
      <w:pPr>
        <w:ind w:left="0"/>
      </w:pPr>
      <w:r>
        <w:t>The legends on the animations need to be held static.</w:t>
      </w:r>
    </w:p>
  </w:comment>
  <w:comment w:id="36" w:author="AJ Smit" w:date="2019-02-28T15:11:00Z" w:initials="Office">
    <w:p w14:paraId="127ABFF1" w14:textId="77777777" w:rsidR="00CC5EDA" w:rsidRDefault="00CC5EDA" w:rsidP="006A70F9">
      <w:pPr>
        <w:pStyle w:val="CommentText"/>
        <w:ind w:left="0"/>
      </w:pPr>
      <w:r>
        <w:rPr>
          <w:rStyle w:val="CommentReference"/>
        </w:rPr>
        <w:annotationRef/>
      </w:r>
      <w:r>
        <w:t>Hmmm. 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DED37" w15:done="0"/>
  <w15:commentEx w15:paraId="5AB515B1" w15:done="0"/>
  <w15:commentEx w15:paraId="193B20F0" w15:done="0"/>
  <w15:commentEx w15:paraId="1E92A437" w15:done="0"/>
  <w15:commentEx w15:paraId="4FD652D7" w15:done="0"/>
  <w15:commentEx w15:paraId="5677990E" w15:done="0"/>
  <w15:commentEx w15:paraId="4C5BA8D7" w15:done="0"/>
  <w15:commentEx w15:paraId="73692541" w15:done="0"/>
  <w15:commentEx w15:paraId="0BC87CAC" w15:done="0"/>
  <w15:commentEx w15:paraId="370C9B2C" w15:done="0"/>
  <w15:commentEx w15:paraId="756568F5" w15:done="0"/>
  <w15:commentEx w15:paraId="4B052D37" w15:done="0"/>
  <w15:commentEx w15:paraId="4938E582" w15:done="0"/>
  <w15:commentEx w15:paraId="7F47BF83"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719CCBCB" w15:done="0"/>
  <w15:commentEx w15:paraId="0367280E" w15:done="0"/>
  <w15:commentEx w15:paraId="2AC28FB7" w15:done="0"/>
  <w15:commentEx w15:paraId="41788CD9" w15:done="0"/>
  <w15:commentEx w15:paraId="48C04097" w15:done="0"/>
  <w15:commentEx w15:paraId="127ABFF1" w15:paraIdParent="48C040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DED37" w16cid:durableId="205C5E41"/>
  <w16cid:commentId w16cid:paraId="5AB515B1" w16cid:durableId="205C5DE1"/>
  <w16cid:commentId w16cid:paraId="193B20F0" w16cid:durableId="20586D66"/>
  <w16cid:commentId w16cid:paraId="1E92A437" w16cid:durableId="201575AB"/>
  <w16cid:commentId w16cid:paraId="4FD652D7" w16cid:durableId="2051EDDF"/>
  <w16cid:commentId w16cid:paraId="5677990E" w16cid:durableId="205AB703"/>
  <w16cid:commentId w16cid:paraId="4C5BA8D7" w16cid:durableId="204C5B52"/>
  <w16cid:commentId w16cid:paraId="73692541" w16cid:durableId="205C5FEA"/>
  <w16cid:commentId w16cid:paraId="0BC87CAC" w16cid:durableId="205C723D"/>
  <w16cid:commentId w16cid:paraId="370C9B2C" w16cid:durableId="205C62C9"/>
  <w16cid:commentId w16cid:paraId="756568F5" w16cid:durableId="205C767E"/>
  <w16cid:commentId w16cid:paraId="4B052D37" w16cid:durableId="205ADCCC"/>
  <w16cid:commentId w16cid:paraId="4938E582" w16cid:durableId="205C713D"/>
  <w16cid:commentId w16cid:paraId="7F47BF83"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719CCBCB" w16cid:durableId="20990F82"/>
  <w16cid:commentId w16cid:paraId="0367280E" w16cid:durableId="205AE22C"/>
  <w16cid:commentId w16cid:paraId="2AC28FB7" w16cid:durableId="2090D011"/>
  <w16cid:commentId w16cid:paraId="41788CD9" w16cid:durableId="20226FEC"/>
  <w16cid:commentId w16cid:paraId="48C04097" w16cid:durableId="20226FEE"/>
  <w16cid:commentId w16cid:paraId="127ABFF1" w16cid:durableId="202278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0AC88" w14:textId="77777777" w:rsidR="00214A92" w:rsidRDefault="00214A92" w:rsidP="00EA39BC">
      <w:r>
        <w:separator/>
      </w:r>
    </w:p>
  </w:endnote>
  <w:endnote w:type="continuationSeparator" w:id="0">
    <w:p w14:paraId="2F25073E" w14:textId="77777777" w:rsidR="00214A92" w:rsidRDefault="00214A92"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pitch w:val="variable"/>
    <w:sig w:usb0="00000003" w:usb1="00000000" w:usb2="00000000" w:usb3="00000000" w:csb0="00000001" w:csb1="00000000"/>
  </w:font>
  <w:font w:name="BlissMedium">
    <w:altName w:val="Cambria"/>
    <w:panose1 w:val="020B0604020202020204"/>
    <w:charset w:val="00"/>
    <w:family w:val="roman"/>
    <w:pitch w:val="variable"/>
    <w:sig w:usb0="00000003" w:usb1="00000000" w:usb2="00000000" w:usb3="00000000" w:csb0="00000001" w:csb1="00000000"/>
  </w:font>
  <w:font w:name="BlissBold">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altName w:val="Calibr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CC5EDA" w:rsidRPr="004021D9" w:rsidRDefault="00CC5ED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CC5EDA" w:rsidRPr="00B547A9" w:rsidRDefault="00CC5EDA"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CC5EDA" w:rsidRPr="004021D9" w:rsidRDefault="00CC5ED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CC5EDA" w:rsidRDefault="00CC5EDA"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F448E" w14:textId="77777777" w:rsidR="00214A92" w:rsidRDefault="00214A92" w:rsidP="00EA39BC">
      <w:r>
        <w:separator/>
      </w:r>
    </w:p>
  </w:footnote>
  <w:footnote w:type="continuationSeparator" w:id="0">
    <w:p w14:paraId="6C510583" w14:textId="77777777" w:rsidR="00214A92" w:rsidRDefault="00214A92"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CC5EDA" w:rsidRDefault="00CC5EDA" w:rsidP="00EA39BC">
    <w:pPr>
      <w:pStyle w:val="Header"/>
    </w:pPr>
    <w:r>
      <w:tab/>
    </w:r>
  </w:p>
  <w:tbl>
    <w:tblPr>
      <w:tblW w:w="13110" w:type="dxa"/>
      <w:tblInd w:w="738" w:type="dxa"/>
      <w:tblLook w:val="04A0" w:firstRow="1" w:lastRow="0" w:firstColumn="1" w:lastColumn="0" w:noHBand="0" w:noVBand="1"/>
    </w:tblPr>
    <w:tblGrid>
      <w:gridCol w:w="6840"/>
      <w:gridCol w:w="6270"/>
    </w:tblGrid>
    <w:tr w:rsidR="00CC5EDA" w:rsidRPr="00A96E1E" w14:paraId="6D4FCB04" w14:textId="77777777" w:rsidTr="00516D77">
      <w:trPr>
        <w:trHeight w:val="900"/>
      </w:trPr>
      <w:tc>
        <w:tcPr>
          <w:tcW w:w="6840" w:type="dxa"/>
          <w:shd w:val="clear" w:color="auto" w:fill="auto"/>
        </w:tcPr>
        <w:p w14:paraId="1E6A53EC" w14:textId="77777777" w:rsidR="00CC5EDA" w:rsidRPr="00A96E1E" w:rsidRDefault="00CC5EDA"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CC5EDA" w:rsidRDefault="00CC5EDA" w:rsidP="00EA39BC">
          <w:r w:rsidRPr="00A96E1E">
            <w:t xml:space="preserve">Manuscript </w:t>
          </w:r>
        </w:p>
        <w:p w14:paraId="6BDBE0E6" w14:textId="77777777" w:rsidR="00CC5EDA" w:rsidRPr="00A96E1E" w:rsidRDefault="00CC5EDA" w:rsidP="00EA39BC">
          <w:pPr>
            <w:rPr>
              <w:sz w:val="36"/>
            </w:rPr>
          </w:pPr>
          <w:r w:rsidRPr="00A96E1E">
            <w:t>Template</w:t>
          </w:r>
        </w:p>
      </w:tc>
    </w:tr>
  </w:tbl>
  <w:p w14:paraId="292C5536" w14:textId="77777777" w:rsidR="00CC5EDA" w:rsidRDefault="00CC5EDA"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rson w15:author="AJ Smit">
    <w15:presenceInfo w15:providerId="Windows Live" w15:userId="d5c8c5873f8d9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25399"/>
    <w:rsid w:val="00134D05"/>
    <w:rsid w:val="00143D0F"/>
    <w:rsid w:val="001523C7"/>
    <w:rsid w:val="00157597"/>
    <w:rsid w:val="00161C59"/>
    <w:rsid w:val="001662E0"/>
    <w:rsid w:val="0016755B"/>
    <w:rsid w:val="001B3B1A"/>
    <w:rsid w:val="001B5133"/>
    <w:rsid w:val="001B7ADA"/>
    <w:rsid w:val="001E6945"/>
    <w:rsid w:val="002027EB"/>
    <w:rsid w:val="00202BD8"/>
    <w:rsid w:val="002056A7"/>
    <w:rsid w:val="00205D57"/>
    <w:rsid w:val="00213ACF"/>
    <w:rsid w:val="00214A92"/>
    <w:rsid w:val="00220DC3"/>
    <w:rsid w:val="00223F87"/>
    <w:rsid w:val="00224FF2"/>
    <w:rsid w:val="00237B12"/>
    <w:rsid w:val="00244F9B"/>
    <w:rsid w:val="00251263"/>
    <w:rsid w:val="00261703"/>
    <w:rsid w:val="00263599"/>
    <w:rsid w:val="00266FB0"/>
    <w:rsid w:val="002747DF"/>
    <w:rsid w:val="002828D7"/>
    <w:rsid w:val="00282E2A"/>
    <w:rsid w:val="002A5B0A"/>
    <w:rsid w:val="002A615F"/>
    <w:rsid w:val="002A7ABC"/>
    <w:rsid w:val="002F4616"/>
    <w:rsid w:val="00333F66"/>
    <w:rsid w:val="00343236"/>
    <w:rsid w:val="00354579"/>
    <w:rsid w:val="003637B4"/>
    <w:rsid w:val="0038184B"/>
    <w:rsid w:val="0038186C"/>
    <w:rsid w:val="003849B9"/>
    <w:rsid w:val="00385C8D"/>
    <w:rsid w:val="00397854"/>
    <w:rsid w:val="003A0B63"/>
    <w:rsid w:val="003B00D9"/>
    <w:rsid w:val="003B024A"/>
    <w:rsid w:val="003B6753"/>
    <w:rsid w:val="003B732B"/>
    <w:rsid w:val="003C357C"/>
    <w:rsid w:val="003C63AD"/>
    <w:rsid w:val="003C699C"/>
    <w:rsid w:val="003F0146"/>
    <w:rsid w:val="004021D9"/>
    <w:rsid w:val="00402374"/>
    <w:rsid w:val="004108EA"/>
    <w:rsid w:val="0041521B"/>
    <w:rsid w:val="00426D6A"/>
    <w:rsid w:val="00454396"/>
    <w:rsid w:val="00490034"/>
    <w:rsid w:val="004A0973"/>
    <w:rsid w:val="004A10BE"/>
    <w:rsid w:val="004A4A54"/>
    <w:rsid w:val="004B065E"/>
    <w:rsid w:val="004B7D1F"/>
    <w:rsid w:val="004C1B9A"/>
    <w:rsid w:val="004C6454"/>
    <w:rsid w:val="004C6CE1"/>
    <w:rsid w:val="004E0BEF"/>
    <w:rsid w:val="004F57BD"/>
    <w:rsid w:val="0050779E"/>
    <w:rsid w:val="00516D77"/>
    <w:rsid w:val="00525705"/>
    <w:rsid w:val="00533A31"/>
    <w:rsid w:val="005341F3"/>
    <w:rsid w:val="00534E77"/>
    <w:rsid w:val="005449B9"/>
    <w:rsid w:val="00546DBF"/>
    <w:rsid w:val="00556452"/>
    <w:rsid w:val="005677D3"/>
    <w:rsid w:val="00570CCF"/>
    <w:rsid w:val="005937D6"/>
    <w:rsid w:val="005B0DB9"/>
    <w:rsid w:val="005B3313"/>
    <w:rsid w:val="005B36C0"/>
    <w:rsid w:val="005C6F04"/>
    <w:rsid w:val="005E1F0D"/>
    <w:rsid w:val="005F0F49"/>
    <w:rsid w:val="005F5A8D"/>
    <w:rsid w:val="006106FF"/>
    <w:rsid w:val="00623B4A"/>
    <w:rsid w:val="00636D03"/>
    <w:rsid w:val="0064261D"/>
    <w:rsid w:val="0064525F"/>
    <w:rsid w:val="0066594C"/>
    <w:rsid w:val="00674CB5"/>
    <w:rsid w:val="006772C0"/>
    <w:rsid w:val="00677536"/>
    <w:rsid w:val="0069612A"/>
    <w:rsid w:val="006A70F9"/>
    <w:rsid w:val="006B27CB"/>
    <w:rsid w:val="006D3D0F"/>
    <w:rsid w:val="006D4AB5"/>
    <w:rsid w:val="006E2E84"/>
    <w:rsid w:val="006E746E"/>
    <w:rsid w:val="006F445B"/>
    <w:rsid w:val="006F486D"/>
    <w:rsid w:val="00703683"/>
    <w:rsid w:val="00705911"/>
    <w:rsid w:val="0072653A"/>
    <w:rsid w:val="00726FA9"/>
    <w:rsid w:val="007418E6"/>
    <w:rsid w:val="0075605E"/>
    <w:rsid w:val="00763B48"/>
    <w:rsid w:val="00773497"/>
    <w:rsid w:val="00796F86"/>
    <w:rsid w:val="007A246A"/>
    <w:rsid w:val="007A33C9"/>
    <w:rsid w:val="007C788A"/>
    <w:rsid w:val="007E1FBC"/>
    <w:rsid w:val="007E4F63"/>
    <w:rsid w:val="007E5D76"/>
    <w:rsid w:val="00800B9E"/>
    <w:rsid w:val="00845597"/>
    <w:rsid w:val="008573F1"/>
    <w:rsid w:val="00863890"/>
    <w:rsid w:val="008645E8"/>
    <w:rsid w:val="00865346"/>
    <w:rsid w:val="008707B4"/>
    <w:rsid w:val="00881A4A"/>
    <w:rsid w:val="00882436"/>
    <w:rsid w:val="008A2BA0"/>
    <w:rsid w:val="008B601B"/>
    <w:rsid w:val="008D3254"/>
    <w:rsid w:val="008D36F8"/>
    <w:rsid w:val="008D438F"/>
    <w:rsid w:val="008D7751"/>
    <w:rsid w:val="008E2C30"/>
    <w:rsid w:val="0090405E"/>
    <w:rsid w:val="00912AF5"/>
    <w:rsid w:val="00915656"/>
    <w:rsid w:val="00925402"/>
    <w:rsid w:val="0093615D"/>
    <w:rsid w:val="00943D39"/>
    <w:rsid w:val="00960319"/>
    <w:rsid w:val="009A6229"/>
    <w:rsid w:val="009B5747"/>
    <w:rsid w:val="009D0422"/>
    <w:rsid w:val="009D10A3"/>
    <w:rsid w:val="009D4131"/>
    <w:rsid w:val="009E19B7"/>
    <w:rsid w:val="00A03783"/>
    <w:rsid w:val="00A04CD2"/>
    <w:rsid w:val="00A058A2"/>
    <w:rsid w:val="00A139B9"/>
    <w:rsid w:val="00A1448A"/>
    <w:rsid w:val="00A16C38"/>
    <w:rsid w:val="00A4424B"/>
    <w:rsid w:val="00A5411E"/>
    <w:rsid w:val="00A73765"/>
    <w:rsid w:val="00A9311D"/>
    <w:rsid w:val="00A96E1E"/>
    <w:rsid w:val="00AA6E05"/>
    <w:rsid w:val="00AB5717"/>
    <w:rsid w:val="00AC1076"/>
    <w:rsid w:val="00AC2069"/>
    <w:rsid w:val="00AC364C"/>
    <w:rsid w:val="00AC38FD"/>
    <w:rsid w:val="00AD6027"/>
    <w:rsid w:val="00AE6F15"/>
    <w:rsid w:val="00AF6017"/>
    <w:rsid w:val="00B151F8"/>
    <w:rsid w:val="00B33C12"/>
    <w:rsid w:val="00B373A8"/>
    <w:rsid w:val="00B4323D"/>
    <w:rsid w:val="00B43C16"/>
    <w:rsid w:val="00B547A9"/>
    <w:rsid w:val="00B9057C"/>
    <w:rsid w:val="00B949F9"/>
    <w:rsid w:val="00BA0468"/>
    <w:rsid w:val="00BB2BD2"/>
    <w:rsid w:val="00BF179F"/>
    <w:rsid w:val="00C06E8D"/>
    <w:rsid w:val="00C25650"/>
    <w:rsid w:val="00C3084C"/>
    <w:rsid w:val="00C52AE4"/>
    <w:rsid w:val="00C54514"/>
    <w:rsid w:val="00C72A46"/>
    <w:rsid w:val="00C75F48"/>
    <w:rsid w:val="00C839F0"/>
    <w:rsid w:val="00C917E9"/>
    <w:rsid w:val="00C97201"/>
    <w:rsid w:val="00CA0972"/>
    <w:rsid w:val="00CA5315"/>
    <w:rsid w:val="00CB31D5"/>
    <w:rsid w:val="00CC5EDA"/>
    <w:rsid w:val="00CE3B9E"/>
    <w:rsid w:val="00CE6AA7"/>
    <w:rsid w:val="00CF5BE5"/>
    <w:rsid w:val="00CF7CC2"/>
    <w:rsid w:val="00D17274"/>
    <w:rsid w:val="00D45C9C"/>
    <w:rsid w:val="00D57978"/>
    <w:rsid w:val="00D66E66"/>
    <w:rsid w:val="00D913D9"/>
    <w:rsid w:val="00D92A65"/>
    <w:rsid w:val="00DB1620"/>
    <w:rsid w:val="00DB1D3C"/>
    <w:rsid w:val="00DB67CA"/>
    <w:rsid w:val="00DF2EEA"/>
    <w:rsid w:val="00DF6E28"/>
    <w:rsid w:val="00E158CC"/>
    <w:rsid w:val="00E30EAD"/>
    <w:rsid w:val="00E52F5C"/>
    <w:rsid w:val="00E759BA"/>
    <w:rsid w:val="00E76322"/>
    <w:rsid w:val="00E81A31"/>
    <w:rsid w:val="00EA39BC"/>
    <w:rsid w:val="00EA75EC"/>
    <w:rsid w:val="00EB3AC7"/>
    <w:rsid w:val="00EB6BED"/>
    <w:rsid w:val="00EB6D47"/>
    <w:rsid w:val="00EC3451"/>
    <w:rsid w:val="00EC5A6C"/>
    <w:rsid w:val="00EC650F"/>
    <w:rsid w:val="00EC6675"/>
    <w:rsid w:val="00ED3846"/>
    <w:rsid w:val="00ED3CC6"/>
    <w:rsid w:val="00F01E4D"/>
    <w:rsid w:val="00F02265"/>
    <w:rsid w:val="00F049E1"/>
    <w:rsid w:val="00F270CB"/>
    <w:rsid w:val="00F45426"/>
    <w:rsid w:val="00F505A3"/>
    <w:rsid w:val="00F62B91"/>
    <w:rsid w:val="00F679E5"/>
    <w:rsid w:val="00F771FE"/>
    <w:rsid w:val="00F8385E"/>
    <w:rsid w:val="00FA01EC"/>
    <w:rsid w:val="00FA6774"/>
    <w:rsid w:val="00FB5585"/>
    <w:rsid w:val="00FD003F"/>
    <w:rsid w:val="00FD1AF3"/>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63"/>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 w:type="paragraph" w:styleId="NormalWeb">
    <w:name w:val="Normal (Web)"/>
    <w:basedOn w:val="Normal"/>
    <w:uiPriority w:val="99"/>
    <w:semiHidden/>
    <w:unhideWhenUsed/>
    <w:rsid w:val="00636D03"/>
    <w:rPr>
      <w:sz w:val="24"/>
      <w:szCs w:val="24"/>
    </w:rPr>
  </w:style>
  <w:style w:type="character" w:styleId="PlaceholderText">
    <w:name w:val="Placeholder Text"/>
    <w:basedOn w:val="DefaultParagraphFont"/>
    <w:uiPriority w:val="99"/>
    <w:semiHidden/>
    <w:rsid w:val="006D4A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396002265">
      <w:bodyDiv w:val="1"/>
      <w:marLeft w:val="0"/>
      <w:marRight w:val="0"/>
      <w:marTop w:val="0"/>
      <w:marBottom w:val="0"/>
      <w:divBdr>
        <w:top w:val="none" w:sz="0" w:space="0" w:color="auto"/>
        <w:left w:val="none" w:sz="0" w:space="0" w:color="auto"/>
        <w:bottom w:val="none" w:sz="0" w:space="0" w:color="auto"/>
        <w:right w:val="none" w:sz="0" w:space="0" w:color="auto"/>
      </w:divBdr>
    </w:div>
    <w:div w:id="1462768706">
      <w:bodyDiv w:val="1"/>
      <w:marLeft w:val="0"/>
      <w:marRight w:val="0"/>
      <w:marTop w:val="0"/>
      <w:marBottom w:val="0"/>
      <w:divBdr>
        <w:top w:val="none" w:sz="0" w:space="0" w:color="auto"/>
        <w:left w:val="none" w:sz="0" w:space="0" w:color="auto"/>
        <w:bottom w:val="none" w:sz="0" w:space="0" w:color="auto"/>
        <w:right w:val="none" w:sz="0" w:space="0" w:color="auto"/>
      </w:divBdr>
      <w:divsChild>
        <w:div w:id="157112435">
          <w:marLeft w:val="0"/>
          <w:marRight w:val="0"/>
          <w:marTop w:val="0"/>
          <w:marBottom w:val="0"/>
          <w:divBdr>
            <w:top w:val="none" w:sz="0" w:space="0" w:color="auto"/>
            <w:left w:val="none" w:sz="0" w:space="0" w:color="auto"/>
            <w:bottom w:val="none" w:sz="0" w:space="0" w:color="auto"/>
            <w:right w:val="none" w:sz="0" w:space="0" w:color="auto"/>
          </w:divBdr>
          <w:divsChild>
            <w:div w:id="1112016626">
              <w:marLeft w:val="0"/>
              <w:marRight w:val="0"/>
              <w:marTop w:val="0"/>
              <w:marBottom w:val="0"/>
              <w:divBdr>
                <w:top w:val="none" w:sz="0" w:space="0" w:color="auto"/>
                <w:left w:val="none" w:sz="0" w:space="0" w:color="auto"/>
                <w:bottom w:val="none" w:sz="0" w:space="0" w:color="auto"/>
                <w:right w:val="none" w:sz="0" w:space="0" w:color="auto"/>
              </w:divBdr>
              <w:divsChild>
                <w:div w:id="48216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 w:id="1973553906">
      <w:bodyDiv w:val="1"/>
      <w:marLeft w:val="0"/>
      <w:marRight w:val="0"/>
      <w:marTop w:val="0"/>
      <w:marBottom w:val="0"/>
      <w:divBdr>
        <w:top w:val="none" w:sz="0" w:space="0" w:color="auto"/>
        <w:left w:val="none" w:sz="0" w:space="0" w:color="auto"/>
        <w:bottom w:val="none" w:sz="0" w:space="0" w:color="auto"/>
        <w:right w:val="none" w:sz="0" w:space="0" w:color="auto"/>
      </w:divBdr>
      <w:divsChild>
        <w:div w:id="1057314762">
          <w:marLeft w:val="0"/>
          <w:marRight w:val="0"/>
          <w:marTop w:val="0"/>
          <w:marBottom w:val="0"/>
          <w:divBdr>
            <w:top w:val="none" w:sz="0" w:space="0" w:color="auto"/>
            <w:left w:val="none" w:sz="0" w:space="0" w:color="auto"/>
            <w:bottom w:val="none" w:sz="0" w:space="0" w:color="auto"/>
            <w:right w:val="none" w:sz="0" w:space="0" w:color="auto"/>
          </w:divBdr>
          <w:divsChild>
            <w:div w:id="1483888054">
              <w:marLeft w:val="0"/>
              <w:marRight w:val="0"/>
              <w:marTop w:val="0"/>
              <w:marBottom w:val="0"/>
              <w:divBdr>
                <w:top w:val="none" w:sz="0" w:space="0" w:color="auto"/>
                <w:left w:val="none" w:sz="0" w:space="0" w:color="auto"/>
                <w:bottom w:val="none" w:sz="0" w:space="0" w:color="auto"/>
                <w:right w:val="none" w:sz="0" w:space="0" w:color="auto"/>
              </w:divBdr>
              <w:divsChild>
                <w:div w:id="178350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53212">
      <w:bodyDiv w:val="1"/>
      <w:marLeft w:val="0"/>
      <w:marRight w:val="0"/>
      <w:marTop w:val="0"/>
      <w:marBottom w:val="0"/>
      <w:divBdr>
        <w:top w:val="none" w:sz="0" w:space="0" w:color="auto"/>
        <w:left w:val="none" w:sz="0" w:space="0" w:color="auto"/>
        <w:bottom w:val="none" w:sz="0" w:space="0" w:color="auto"/>
        <w:right w:val="none" w:sz="0" w:space="0" w:color="auto"/>
      </w:divBdr>
      <w:divsChild>
        <w:div w:id="1365641333">
          <w:marLeft w:val="0"/>
          <w:marRight w:val="0"/>
          <w:marTop w:val="0"/>
          <w:marBottom w:val="0"/>
          <w:divBdr>
            <w:top w:val="none" w:sz="0" w:space="0" w:color="auto"/>
            <w:left w:val="none" w:sz="0" w:space="0" w:color="auto"/>
            <w:bottom w:val="none" w:sz="0" w:space="0" w:color="auto"/>
            <w:right w:val="none" w:sz="0" w:space="0" w:color="auto"/>
          </w:divBdr>
          <w:divsChild>
            <w:div w:id="1391348433">
              <w:marLeft w:val="0"/>
              <w:marRight w:val="0"/>
              <w:marTop w:val="0"/>
              <w:marBottom w:val="0"/>
              <w:divBdr>
                <w:top w:val="none" w:sz="0" w:space="0" w:color="auto"/>
                <w:left w:val="none" w:sz="0" w:space="0" w:color="auto"/>
                <w:bottom w:val="none" w:sz="0" w:space="0" w:color="auto"/>
                <w:right w:val="none" w:sz="0" w:space="0" w:color="auto"/>
              </w:divBdr>
              <w:divsChild>
                <w:div w:id="134725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ral"/>
          <w:gallery w:val="placeholder"/>
        </w:category>
        <w:types>
          <w:type w:val="bbPlcHdr"/>
        </w:types>
        <w:behaviors>
          <w:behavior w:val="content"/>
        </w:behaviors>
        <w:guid w:val="{BB50704D-EA77-474C-A522-5FA22A5B3B4B}"/>
      </w:docPartPr>
      <w:docPartBody>
        <w:p w:rsidR="00FB0995" w:rsidRDefault="0084168C">
          <w:r w:rsidRPr="000C2275">
            <w:rPr>
              <w:rStyle w:val="PlaceholderText"/>
            </w:rPr>
            <w:t>Add a description. Press tab when you're do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pitch w:val="variable"/>
    <w:sig w:usb0="00000003" w:usb1="00000000" w:usb2="00000000" w:usb3="00000000" w:csb0="00000001" w:csb1="00000000"/>
  </w:font>
  <w:font w:name="BlissMedium">
    <w:altName w:val="Cambria"/>
    <w:panose1 w:val="020B0604020202020204"/>
    <w:charset w:val="00"/>
    <w:family w:val="roman"/>
    <w:pitch w:val="variable"/>
    <w:sig w:usb0="00000003" w:usb1="00000000" w:usb2="00000000" w:usb3="00000000" w:csb0="00000001" w:csb1="00000000"/>
  </w:font>
  <w:font w:name="BlissBold">
    <w:panose1 w:val="020B060402020202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altName w:val="Calibr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168C"/>
    <w:rsid w:val="001D1205"/>
    <w:rsid w:val="0084168C"/>
    <w:rsid w:val="00FB0995"/>
    <w:rsid w:val="00FD157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168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DC544F4-4EE0-BB42-B202-4F6F43A1C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Pages>
  <Words>22690</Words>
  <Characters>129336</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1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19</cp:revision>
  <cp:lastPrinted>2014-09-16T13:46:00Z</cp:lastPrinted>
  <dcterms:created xsi:type="dcterms:W3CDTF">2019-04-13T11:53:00Z</dcterms:created>
  <dcterms:modified xsi:type="dcterms:W3CDTF">2019-12-2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